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D6EED51" w14:textId="688D7721" w:rsidR="000E72FC" w:rsidRPr="00886A55" w:rsidRDefault="000E72FC" w:rsidP="000E72FC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b/>
          <w:sz w:val="32"/>
          <w:u w:val="single"/>
        </w:rPr>
      </w:pPr>
      <w:r w:rsidRPr="00886A55">
        <w:rPr>
          <w:rFonts w:ascii="Times New Roman" w:hAnsi="Times New Roman" w:cs="Times New Roman"/>
          <w:b/>
          <w:sz w:val="32"/>
          <w:u w:val="single"/>
        </w:rPr>
        <w:t xml:space="preserve">Supporting </w:t>
      </w:r>
      <w:r w:rsidR="005A5AC0" w:rsidRPr="00886A55">
        <w:rPr>
          <w:rFonts w:ascii="Times New Roman" w:hAnsi="Times New Roman" w:cs="Times New Roman"/>
          <w:b/>
          <w:sz w:val="32"/>
          <w:u w:val="single"/>
        </w:rPr>
        <w:t>Information</w:t>
      </w:r>
    </w:p>
    <w:p w14:paraId="63931690" w14:textId="77777777" w:rsidR="000E72FC" w:rsidRPr="00992CB8" w:rsidRDefault="000E72FC" w:rsidP="000E72FC">
      <w:pPr>
        <w:pStyle w:val="NoSpacing"/>
        <w:adjustRightInd w:val="0"/>
        <w:snapToGrid w:val="0"/>
        <w:spacing w:line="480" w:lineRule="auto"/>
        <w:rPr>
          <w:rFonts w:cs="Times New Roman"/>
        </w:rPr>
      </w:pPr>
    </w:p>
    <w:p w14:paraId="3C73F992" w14:textId="77777777" w:rsidR="00B50843" w:rsidRPr="0072093C" w:rsidRDefault="00B50843" w:rsidP="00B50843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72093C">
        <w:rPr>
          <w:rFonts w:ascii="Times New Roman" w:hAnsi="Times New Roman" w:cs="Times New Roman"/>
          <w:b/>
          <w:bCs/>
          <w:sz w:val="24"/>
          <w:szCs w:val="24"/>
        </w:rPr>
        <w:t xml:space="preserve">Biosynthesis Mechanisms of Medium-Chain Carboxylic Acids and Alcohols in Anaerobic Microalgae Fermentation Regulated by pH </w:t>
      </w:r>
      <w:proofErr w:type="gramStart"/>
      <w:r w:rsidRPr="0072093C">
        <w:rPr>
          <w:rFonts w:ascii="Times New Roman" w:hAnsi="Times New Roman" w:cs="Times New Roman"/>
          <w:b/>
          <w:bCs/>
          <w:sz w:val="24"/>
          <w:szCs w:val="24"/>
        </w:rPr>
        <w:t>Conditions</w:t>
      </w:r>
      <w:proofErr w:type="gramEnd"/>
    </w:p>
    <w:p w14:paraId="483A284F" w14:textId="77777777" w:rsidR="00B50843" w:rsidRPr="0072093C" w:rsidRDefault="00B50843" w:rsidP="00B50843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A294978" w14:textId="7F1199D0" w:rsidR="00B50843" w:rsidRPr="0072093C" w:rsidRDefault="00B50843" w:rsidP="00B50843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bCs/>
          <w:sz w:val="24"/>
          <w:szCs w:val="24"/>
        </w:rPr>
      </w:pPr>
      <w:r w:rsidRPr="0072093C">
        <w:rPr>
          <w:rFonts w:ascii="Times New Roman" w:hAnsi="Times New Roman" w:cs="Times New Roman"/>
          <w:bCs/>
          <w:sz w:val="24"/>
          <w:szCs w:val="24"/>
        </w:rPr>
        <w:t xml:space="preserve">Xingdong Shi, Wei </w:t>
      </w:r>
      <w:proofErr w:type="spellStart"/>
      <w:r w:rsidRPr="0072093C">
        <w:rPr>
          <w:rFonts w:ascii="Times New Roman" w:hAnsi="Times New Roman" w:cs="Times New Roman"/>
          <w:bCs/>
          <w:sz w:val="24"/>
          <w:szCs w:val="24"/>
        </w:rPr>
        <w:t>Wei</w:t>
      </w:r>
      <w:proofErr w:type="spellEnd"/>
      <w:r w:rsidRPr="0072093C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="00534104">
        <w:rPr>
          <w:rFonts w:ascii="Times New Roman" w:hAnsi="Times New Roman" w:cs="Times New Roman"/>
          <w:bCs/>
          <w:sz w:val="24"/>
          <w:szCs w:val="24"/>
        </w:rPr>
        <w:t xml:space="preserve">Lan Wu, </w:t>
      </w:r>
      <w:r w:rsidRPr="0072093C">
        <w:rPr>
          <w:rFonts w:ascii="Times New Roman" w:hAnsi="Times New Roman" w:cs="Times New Roman"/>
          <w:bCs/>
          <w:sz w:val="24"/>
          <w:szCs w:val="24"/>
        </w:rPr>
        <w:t>Yuhan Huang, Bing-Jie Ni*</w:t>
      </w:r>
    </w:p>
    <w:p w14:paraId="1CF47A94" w14:textId="77777777" w:rsidR="00B50843" w:rsidRPr="0072093C" w:rsidRDefault="00B50843" w:rsidP="00B50843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A0F4E83" w14:textId="77777777" w:rsidR="00B50843" w:rsidRPr="0072093C" w:rsidRDefault="00B50843" w:rsidP="00B50843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2093C">
        <w:rPr>
          <w:rFonts w:ascii="Times New Roman" w:hAnsi="Times New Roman" w:cs="Times New Roman"/>
          <w:sz w:val="24"/>
          <w:szCs w:val="24"/>
        </w:rPr>
        <w:t>Centre for Technology in Water and Wastewater, School of Civil and Environmental Engineering, University of Technology Sydney, Sydney, NSW 2007, Australia</w:t>
      </w:r>
    </w:p>
    <w:p w14:paraId="0BD34C34" w14:textId="441F2C33" w:rsidR="00D05C03" w:rsidRPr="00D05C03" w:rsidRDefault="00D05C03" w:rsidP="00D05C03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AEF7B0A" w14:textId="505018A8" w:rsidR="00D05C03" w:rsidRPr="00D05C03" w:rsidRDefault="00D05C03" w:rsidP="00D05C03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7BA5D1F" w14:textId="14341ED9" w:rsidR="00D05C03" w:rsidRPr="00D05C03" w:rsidRDefault="00D05C03" w:rsidP="00D05C03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E9019E3" w14:textId="693DF600" w:rsidR="00D05C03" w:rsidRPr="00D05C03" w:rsidRDefault="00D05C03" w:rsidP="00D05C03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913445B" w14:textId="1986FD06" w:rsidR="00D05C03" w:rsidRDefault="00D05C03" w:rsidP="00D05C0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AA580EE" w14:textId="6A501BAD" w:rsidR="00B80B00" w:rsidRDefault="00B80B00" w:rsidP="00D05C0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1E42A74C" w14:textId="77777777" w:rsidR="00B80B00" w:rsidRDefault="00B80B00" w:rsidP="00D05C0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3CFF224A" w14:textId="77777777" w:rsidR="009867E8" w:rsidRDefault="009867E8" w:rsidP="00D05C0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BBF0791" w14:textId="77777777" w:rsidR="009867E8" w:rsidRDefault="009867E8" w:rsidP="00D05C0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01CC3BE" w14:textId="77777777" w:rsidR="009867E8" w:rsidRDefault="009867E8" w:rsidP="00D05C0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5CCEFCD" w14:textId="77777777" w:rsidR="009867E8" w:rsidRPr="00B80B00" w:rsidRDefault="009867E8" w:rsidP="00D05C03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CBB845E" w14:textId="77777777" w:rsidR="00B80B00" w:rsidRPr="0072093C" w:rsidRDefault="00B80B00" w:rsidP="00B80B00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2093C">
        <w:rPr>
          <w:rFonts w:ascii="Times New Roman" w:hAnsi="Times New Roman" w:cs="Times New Roman"/>
          <w:sz w:val="24"/>
          <w:szCs w:val="24"/>
        </w:rPr>
        <w:t>*</w:t>
      </w:r>
      <w:r w:rsidRPr="0072093C">
        <w:rPr>
          <w:rFonts w:ascii="Times New Roman" w:hAnsi="Times New Roman" w:cs="Times New Roman"/>
          <w:b/>
          <w:sz w:val="24"/>
          <w:szCs w:val="24"/>
        </w:rPr>
        <w:t>Corresponding author:</w:t>
      </w:r>
    </w:p>
    <w:p w14:paraId="10D1CA4A" w14:textId="77777777" w:rsidR="00B80B00" w:rsidRPr="0072093C" w:rsidRDefault="00B80B00" w:rsidP="00B80B00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0" w:name="_Hlk530918337"/>
      <w:r w:rsidRPr="0072093C">
        <w:rPr>
          <w:rFonts w:ascii="Times New Roman" w:hAnsi="Times New Roman" w:cs="Times New Roman"/>
          <w:sz w:val="24"/>
          <w:szCs w:val="24"/>
        </w:rPr>
        <w:t>Prof. Bing-Jie Ni</w:t>
      </w:r>
    </w:p>
    <w:p w14:paraId="5A393208" w14:textId="204D093E" w:rsidR="00AA2B9B" w:rsidRPr="009867E8" w:rsidRDefault="00B80B00" w:rsidP="00D05C03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72093C">
        <w:rPr>
          <w:rFonts w:ascii="Times New Roman" w:hAnsi="Times New Roman" w:cs="Times New Roman"/>
          <w:sz w:val="24"/>
          <w:szCs w:val="24"/>
        </w:rPr>
        <w:t>E-mail:</w:t>
      </w:r>
      <w:r w:rsidRPr="00B80B00">
        <w:rPr>
          <w:rFonts w:ascii="Times New Roman" w:hAnsi="Times New Roman" w:cs="Times New Roman"/>
          <w:sz w:val="24"/>
          <w:szCs w:val="24"/>
        </w:rPr>
        <w:t xml:space="preserve"> </w:t>
      </w:r>
      <w:hyperlink r:id="rId7" w:history="1">
        <w:r w:rsidRPr="00B80B00">
          <w:rPr>
            <w:rStyle w:val="Hyperlink"/>
            <w:rFonts w:ascii="Times New Roman" w:hAnsi="Times New Roman" w:cs="Times New Roman"/>
            <w:color w:val="auto"/>
            <w:sz w:val="24"/>
            <w:szCs w:val="24"/>
            <w:u w:val="none"/>
          </w:rPr>
          <w:t>bingjieni@gmail.com</w:t>
        </w:r>
      </w:hyperlink>
      <w:bookmarkEnd w:id="0"/>
      <w:r w:rsidR="00AA2B9B" w:rsidRPr="00992CB8">
        <w:rPr>
          <w:rFonts w:ascii="Times New Roman" w:hAnsi="Times New Roman" w:cs="Times New Roman"/>
          <w:b/>
          <w:bCs/>
        </w:rPr>
        <w:br w:type="page"/>
      </w:r>
    </w:p>
    <w:p w14:paraId="7104C648" w14:textId="2F0AFE30" w:rsidR="00826042" w:rsidRDefault="00826042" w:rsidP="00826042">
      <w:pPr>
        <w:adjustRightInd w:val="0"/>
        <w:snapToGrid w:val="0"/>
        <w:spacing w:line="480" w:lineRule="auto"/>
        <w:outlineLvl w:val="0"/>
        <w:rPr>
          <w:rFonts w:ascii="Times New Roman" w:hAnsi="Times New Roman" w:cs="Times New Roman"/>
          <w:b/>
          <w:bCs/>
          <w:sz w:val="24"/>
          <w:szCs w:val="24"/>
        </w:rPr>
      </w:pPr>
      <w:bookmarkStart w:id="1" w:name="_Toc127280390"/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T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ext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S1 The calculation procedures</w:t>
      </w:r>
      <w:bookmarkEnd w:id="1"/>
    </w:p>
    <w:p w14:paraId="5F37AD7E" w14:textId="026EC056" w:rsidR="00826042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final concentration of main products including SCCAs, MCCAs and alcohols w</w:t>
      </w:r>
      <w:r w:rsidR="006D6819">
        <w:rPr>
          <w:rFonts w:ascii="Times New Roman" w:hAnsi="Times New Roman" w:cs="Times New Roman"/>
          <w:sz w:val="24"/>
          <w:szCs w:val="24"/>
        </w:rPr>
        <w:t>as</w:t>
      </w:r>
      <w:r>
        <w:rPr>
          <w:rFonts w:ascii="Times New Roman" w:hAnsi="Times New Roman" w:cs="Times New Roman"/>
          <w:sz w:val="24"/>
          <w:szCs w:val="24"/>
        </w:rPr>
        <w:t xml:space="preserve"> converted into COD concentration. The relationship between products and COD </w:t>
      </w:r>
      <w:r w:rsidR="006D6819">
        <w:rPr>
          <w:rFonts w:ascii="Times New Roman" w:hAnsi="Times New Roman" w:cs="Times New Roman"/>
          <w:sz w:val="24"/>
          <w:szCs w:val="24"/>
        </w:rPr>
        <w:t>is</w:t>
      </w:r>
      <w:r>
        <w:rPr>
          <w:rFonts w:ascii="Times New Roman" w:hAnsi="Times New Roman" w:cs="Times New Roman"/>
          <w:sz w:val="24"/>
          <w:szCs w:val="24"/>
        </w:rPr>
        <w:t xml:space="preserve"> listed in the table below.</w:t>
      </w:r>
    </w:p>
    <w:p w14:paraId="7607A5FE" w14:textId="77777777" w:rsidR="00826042" w:rsidRDefault="00826042" w:rsidP="00826042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70459">
        <w:rPr>
          <w:rFonts w:ascii="Times New Roman" w:hAnsi="Times New Roman" w:cs="Times New Roman"/>
          <w:b/>
          <w:bCs/>
          <w:sz w:val="24"/>
          <w:szCs w:val="24"/>
        </w:rPr>
        <w:t>Table</w:t>
      </w:r>
      <w:r>
        <w:rPr>
          <w:rFonts w:ascii="Times New Roman" w:hAnsi="Times New Roman" w:cs="Times New Roman"/>
          <w:sz w:val="24"/>
          <w:szCs w:val="24"/>
        </w:rPr>
        <w:t xml:space="preserve"> The relationships between products and COD/electron equivalent</w:t>
      </w:r>
    </w:p>
    <w:tbl>
      <w:tblPr>
        <w:tblStyle w:val="TableGrid"/>
        <w:tblW w:w="9356" w:type="dxa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76"/>
        <w:gridCol w:w="1276"/>
        <w:gridCol w:w="1984"/>
        <w:gridCol w:w="1572"/>
        <w:gridCol w:w="1263"/>
        <w:gridCol w:w="1985"/>
      </w:tblGrid>
      <w:tr w:rsidR="00826042" w14:paraId="7085C4AA" w14:textId="77777777" w:rsidTr="00C10D7C">
        <w:trPr>
          <w:jc w:val="center"/>
        </w:trPr>
        <w:tc>
          <w:tcPr>
            <w:tcW w:w="127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1E77FEB5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Products</w:t>
            </w:r>
          </w:p>
        </w:tc>
        <w:tc>
          <w:tcPr>
            <w:tcW w:w="1276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7C731BEC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COD value (g COD/g)</w:t>
            </w:r>
          </w:p>
        </w:tc>
        <w:tc>
          <w:tcPr>
            <w:tcW w:w="1984" w:type="dxa"/>
            <w:tcBorders>
              <w:top w:val="single" w:sz="12" w:space="0" w:color="auto"/>
              <w:bottom w:val="single" w:sz="12" w:space="0" w:color="auto"/>
            </w:tcBorders>
          </w:tcPr>
          <w:p w14:paraId="67033973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755B09">
              <w:rPr>
                <w:rFonts w:ascii="Times New Roman" w:hAnsi="Times New Roman" w:cs="Times New Roman"/>
                <w:sz w:val="22"/>
              </w:rPr>
              <w:t>Electron equivalent</w:t>
            </w:r>
            <w:r>
              <w:rPr>
                <w:rFonts w:ascii="Times New Roman" w:hAnsi="Times New Roman" w:cs="Times New Roman"/>
                <w:sz w:val="22"/>
              </w:rPr>
              <w:t xml:space="preserve"> </w:t>
            </w:r>
            <w:r>
              <w:rPr>
                <w:rFonts w:ascii="Times New Roman" w:hAnsi="Times New Roman" w:cs="Times New Roman" w:hint="eastAsia"/>
                <w:sz w:val="22"/>
              </w:rPr>
              <w:t>(</w:t>
            </w:r>
            <w:r>
              <w:rPr>
                <w:rFonts w:ascii="Times New Roman" w:hAnsi="Times New Roman" w:cs="Times New Roman"/>
                <w:sz w:val="22"/>
              </w:rPr>
              <w:t xml:space="preserve">mol </w:t>
            </w:r>
            <w:r w:rsidRPr="004747DE">
              <w:rPr>
                <w:rFonts w:ascii="Times New Roman" w:hAnsi="Times New Roman" w:cs="Times New Roman"/>
                <w:i/>
                <w:iCs/>
                <w:sz w:val="22"/>
              </w:rPr>
              <w:t>e</w:t>
            </w:r>
            <w:r w:rsidRPr="004747DE">
              <w:rPr>
                <w:rFonts w:ascii="Times New Roman" w:hAnsi="Times New Roman" w:cs="Times New Roman"/>
                <w:sz w:val="22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 w:val="22"/>
              </w:rPr>
              <w:t>/mol)</w:t>
            </w:r>
          </w:p>
        </w:tc>
        <w:tc>
          <w:tcPr>
            <w:tcW w:w="1572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01BFCF6A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Products</w:t>
            </w:r>
          </w:p>
        </w:tc>
        <w:tc>
          <w:tcPr>
            <w:tcW w:w="1263" w:type="dxa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14:paraId="3684D8CB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COD value (g COD/g)</w:t>
            </w:r>
          </w:p>
        </w:tc>
        <w:tc>
          <w:tcPr>
            <w:tcW w:w="1985" w:type="dxa"/>
            <w:tcBorders>
              <w:top w:val="single" w:sz="12" w:space="0" w:color="auto"/>
              <w:bottom w:val="single" w:sz="12" w:space="0" w:color="auto"/>
            </w:tcBorders>
          </w:tcPr>
          <w:p w14:paraId="217DC1EF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755B09">
              <w:rPr>
                <w:rFonts w:ascii="Times New Roman" w:hAnsi="Times New Roman" w:cs="Times New Roman"/>
                <w:sz w:val="22"/>
              </w:rPr>
              <w:t>Electron equivalent</w:t>
            </w:r>
            <w:r>
              <w:rPr>
                <w:rFonts w:ascii="Times New Roman" w:hAnsi="Times New Roman" w:cs="Times New Roman"/>
                <w:sz w:val="22"/>
              </w:rPr>
              <w:t xml:space="preserve"> </w:t>
            </w:r>
            <w:r>
              <w:rPr>
                <w:rFonts w:ascii="Times New Roman" w:hAnsi="Times New Roman" w:cs="Times New Roman" w:hint="eastAsia"/>
                <w:sz w:val="22"/>
              </w:rPr>
              <w:t>(</w:t>
            </w:r>
            <w:r>
              <w:rPr>
                <w:rFonts w:ascii="Times New Roman" w:hAnsi="Times New Roman" w:cs="Times New Roman"/>
                <w:sz w:val="22"/>
              </w:rPr>
              <w:t xml:space="preserve">mol </w:t>
            </w:r>
            <w:r w:rsidRPr="004747DE">
              <w:rPr>
                <w:rFonts w:ascii="Times New Roman" w:hAnsi="Times New Roman" w:cs="Times New Roman"/>
                <w:i/>
                <w:iCs/>
                <w:sz w:val="22"/>
              </w:rPr>
              <w:t>e</w:t>
            </w:r>
            <w:r w:rsidRPr="004747DE">
              <w:rPr>
                <w:rFonts w:ascii="Times New Roman" w:hAnsi="Times New Roman" w:cs="Times New Roman"/>
                <w:sz w:val="22"/>
                <w:vertAlign w:val="superscript"/>
              </w:rPr>
              <w:t>-</w:t>
            </w:r>
            <w:r>
              <w:rPr>
                <w:rFonts w:ascii="Times New Roman" w:hAnsi="Times New Roman" w:cs="Times New Roman"/>
                <w:sz w:val="22"/>
              </w:rPr>
              <w:t>/mol)</w:t>
            </w:r>
          </w:p>
        </w:tc>
      </w:tr>
      <w:tr w:rsidR="00826042" w14:paraId="015181AD" w14:textId="77777777" w:rsidTr="00C10D7C">
        <w:trPr>
          <w:jc w:val="center"/>
        </w:trPr>
        <w:tc>
          <w:tcPr>
            <w:tcW w:w="1276" w:type="dxa"/>
            <w:tcBorders>
              <w:top w:val="single" w:sz="12" w:space="0" w:color="auto"/>
            </w:tcBorders>
            <w:vAlign w:val="center"/>
          </w:tcPr>
          <w:p w14:paraId="56D69B9A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Ethanol</w:t>
            </w:r>
          </w:p>
        </w:tc>
        <w:tc>
          <w:tcPr>
            <w:tcW w:w="1276" w:type="dxa"/>
            <w:tcBorders>
              <w:top w:val="single" w:sz="12" w:space="0" w:color="auto"/>
            </w:tcBorders>
            <w:vAlign w:val="center"/>
          </w:tcPr>
          <w:p w14:paraId="021C47E1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2.09</w:t>
            </w:r>
          </w:p>
        </w:tc>
        <w:tc>
          <w:tcPr>
            <w:tcW w:w="1984" w:type="dxa"/>
            <w:tcBorders>
              <w:top w:val="single" w:sz="12" w:space="0" w:color="auto"/>
            </w:tcBorders>
          </w:tcPr>
          <w:p w14:paraId="11FE298E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1</w:t>
            </w:r>
            <w:r>
              <w:rPr>
                <w:rFonts w:ascii="Times New Roman" w:hAnsi="Times New Roman" w:cs="Times New Roman"/>
                <w:sz w:val="22"/>
              </w:rPr>
              <w:t>2</w:t>
            </w:r>
          </w:p>
        </w:tc>
        <w:tc>
          <w:tcPr>
            <w:tcW w:w="1572" w:type="dxa"/>
            <w:tcBorders>
              <w:top w:val="single" w:sz="12" w:space="0" w:color="auto"/>
            </w:tcBorders>
            <w:vAlign w:val="center"/>
          </w:tcPr>
          <w:p w14:paraId="5E8CE382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Propionic acid</w:t>
            </w:r>
          </w:p>
        </w:tc>
        <w:tc>
          <w:tcPr>
            <w:tcW w:w="1263" w:type="dxa"/>
            <w:tcBorders>
              <w:top w:val="single" w:sz="12" w:space="0" w:color="auto"/>
            </w:tcBorders>
            <w:vAlign w:val="center"/>
          </w:tcPr>
          <w:p w14:paraId="5E00E889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1.51</w:t>
            </w:r>
          </w:p>
        </w:tc>
        <w:tc>
          <w:tcPr>
            <w:tcW w:w="1985" w:type="dxa"/>
            <w:tcBorders>
              <w:top w:val="single" w:sz="12" w:space="0" w:color="auto"/>
            </w:tcBorders>
          </w:tcPr>
          <w:p w14:paraId="63E5C8B4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1</w:t>
            </w:r>
            <w:r>
              <w:rPr>
                <w:rFonts w:ascii="Times New Roman" w:hAnsi="Times New Roman" w:cs="Times New Roman"/>
                <w:sz w:val="22"/>
              </w:rPr>
              <w:t>4</w:t>
            </w:r>
          </w:p>
        </w:tc>
      </w:tr>
      <w:tr w:rsidR="00826042" w14:paraId="0145579D" w14:textId="77777777" w:rsidTr="00C10D7C">
        <w:trPr>
          <w:jc w:val="center"/>
        </w:trPr>
        <w:tc>
          <w:tcPr>
            <w:tcW w:w="1276" w:type="dxa"/>
            <w:vAlign w:val="center"/>
          </w:tcPr>
          <w:p w14:paraId="2EE88CFC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Propanol</w:t>
            </w:r>
          </w:p>
        </w:tc>
        <w:tc>
          <w:tcPr>
            <w:tcW w:w="1276" w:type="dxa"/>
            <w:vAlign w:val="center"/>
          </w:tcPr>
          <w:p w14:paraId="2A756FCC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2.4</w:t>
            </w:r>
          </w:p>
        </w:tc>
        <w:tc>
          <w:tcPr>
            <w:tcW w:w="1984" w:type="dxa"/>
          </w:tcPr>
          <w:p w14:paraId="764EB8B0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1</w:t>
            </w:r>
            <w:r>
              <w:rPr>
                <w:rFonts w:ascii="Times New Roman" w:hAnsi="Times New Roman" w:cs="Times New Roman"/>
                <w:sz w:val="22"/>
              </w:rPr>
              <w:t>8</w:t>
            </w:r>
          </w:p>
        </w:tc>
        <w:tc>
          <w:tcPr>
            <w:tcW w:w="1572" w:type="dxa"/>
            <w:vAlign w:val="center"/>
          </w:tcPr>
          <w:p w14:paraId="45103CBF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Butyric acid</w:t>
            </w:r>
          </w:p>
        </w:tc>
        <w:tc>
          <w:tcPr>
            <w:tcW w:w="1263" w:type="dxa"/>
            <w:vAlign w:val="center"/>
          </w:tcPr>
          <w:p w14:paraId="1AF756E9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1.82</w:t>
            </w:r>
          </w:p>
        </w:tc>
        <w:tc>
          <w:tcPr>
            <w:tcW w:w="1985" w:type="dxa"/>
          </w:tcPr>
          <w:p w14:paraId="1DCDF539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2</w:t>
            </w:r>
            <w:r>
              <w:rPr>
                <w:rFonts w:ascii="Times New Roman" w:hAnsi="Times New Roman" w:cs="Times New Roman"/>
                <w:sz w:val="22"/>
              </w:rPr>
              <w:t>0</w:t>
            </w:r>
          </w:p>
        </w:tc>
      </w:tr>
      <w:tr w:rsidR="00826042" w14:paraId="6F4783BD" w14:textId="77777777" w:rsidTr="00C10D7C">
        <w:trPr>
          <w:jc w:val="center"/>
        </w:trPr>
        <w:tc>
          <w:tcPr>
            <w:tcW w:w="1276" w:type="dxa"/>
            <w:vAlign w:val="center"/>
          </w:tcPr>
          <w:p w14:paraId="5C3ED596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Butanol</w:t>
            </w:r>
          </w:p>
        </w:tc>
        <w:tc>
          <w:tcPr>
            <w:tcW w:w="1276" w:type="dxa"/>
            <w:vAlign w:val="center"/>
          </w:tcPr>
          <w:p w14:paraId="7194B421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2.59</w:t>
            </w:r>
          </w:p>
        </w:tc>
        <w:tc>
          <w:tcPr>
            <w:tcW w:w="1984" w:type="dxa"/>
          </w:tcPr>
          <w:p w14:paraId="70CF5D15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2</w:t>
            </w:r>
            <w:r>
              <w:rPr>
                <w:rFonts w:ascii="Times New Roman" w:hAnsi="Times New Roman" w:cs="Times New Roman"/>
                <w:sz w:val="22"/>
              </w:rPr>
              <w:t>4</w:t>
            </w:r>
          </w:p>
        </w:tc>
        <w:tc>
          <w:tcPr>
            <w:tcW w:w="1572" w:type="dxa"/>
            <w:vAlign w:val="center"/>
          </w:tcPr>
          <w:p w14:paraId="5E32DBA6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Valeric acid</w:t>
            </w:r>
          </w:p>
        </w:tc>
        <w:tc>
          <w:tcPr>
            <w:tcW w:w="1263" w:type="dxa"/>
            <w:vAlign w:val="center"/>
          </w:tcPr>
          <w:p w14:paraId="6021543B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2.04</w:t>
            </w:r>
          </w:p>
        </w:tc>
        <w:tc>
          <w:tcPr>
            <w:tcW w:w="1985" w:type="dxa"/>
          </w:tcPr>
          <w:p w14:paraId="79A94EF8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2</w:t>
            </w:r>
            <w:r>
              <w:rPr>
                <w:rFonts w:ascii="Times New Roman" w:hAnsi="Times New Roman" w:cs="Times New Roman"/>
                <w:sz w:val="22"/>
              </w:rPr>
              <w:t>6</w:t>
            </w:r>
          </w:p>
        </w:tc>
      </w:tr>
      <w:tr w:rsidR="00826042" w14:paraId="1DB13D3E" w14:textId="77777777" w:rsidTr="00C10D7C">
        <w:trPr>
          <w:jc w:val="center"/>
        </w:trPr>
        <w:tc>
          <w:tcPr>
            <w:tcW w:w="1276" w:type="dxa"/>
            <w:vAlign w:val="center"/>
          </w:tcPr>
          <w:p w14:paraId="2595EF69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Pentanol</w:t>
            </w:r>
          </w:p>
        </w:tc>
        <w:tc>
          <w:tcPr>
            <w:tcW w:w="1276" w:type="dxa"/>
            <w:vAlign w:val="center"/>
          </w:tcPr>
          <w:p w14:paraId="040E4B77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2.73</w:t>
            </w:r>
          </w:p>
        </w:tc>
        <w:tc>
          <w:tcPr>
            <w:tcW w:w="1984" w:type="dxa"/>
          </w:tcPr>
          <w:p w14:paraId="3371D02D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3</w:t>
            </w:r>
            <w:r>
              <w:rPr>
                <w:rFonts w:ascii="Times New Roman" w:hAnsi="Times New Roman" w:cs="Times New Roman"/>
                <w:sz w:val="22"/>
              </w:rPr>
              <w:t>0</w:t>
            </w:r>
          </w:p>
        </w:tc>
        <w:tc>
          <w:tcPr>
            <w:tcW w:w="1572" w:type="dxa"/>
            <w:vAlign w:val="center"/>
          </w:tcPr>
          <w:p w14:paraId="304C0DD0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Caproic acid</w:t>
            </w:r>
          </w:p>
        </w:tc>
        <w:tc>
          <w:tcPr>
            <w:tcW w:w="1263" w:type="dxa"/>
            <w:vAlign w:val="center"/>
          </w:tcPr>
          <w:p w14:paraId="70BAB8A1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2.21</w:t>
            </w:r>
          </w:p>
        </w:tc>
        <w:tc>
          <w:tcPr>
            <w:tcW w:w="1985" w:type="dxa"/>
          </w:tcPr>
          <w:p w14:paraId="4649F10C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3</w:t>
            </w:r>
            <w:r>
              <w:rPr>
                <w:rFonts w:ascii="Times New Roman" w:hAnsi="Times New Roman" w:cs="Times New Roman"/>
                <w:sz w:val="22"/>
              </w:rPr>
              <w:t>2</w:t>
            </w:r>
          </w:p>
        </w:tc>
      </w:tr>
      <w:tr w:rsidR="00826042" w14:paraId="06FAA14A" w14:textId="77777777" w:rsidTr="00C10D7C">
        <w:trPr>
          <w:jc w:val="center"/>
        </w:trPr>
        <w:tc>
          <w:tcPr>
            <w:tcW w:w="1276" w:type="dxa"/>
            <w:vAlign w:val="center"/>
          </w:tcPr>
          <w:p w14:paraId="33872BDF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Hexanol</w:t>
            </w:r>
          </w:p>
        </w:tc>
        <w:tc>
          <w:tcPr>
            <w:tcW w:w="1276" w:type="dxa"/>
            <w:vAlign w:val="center"/>
          </w:tcPr>
          <w:p w14:paraId="63AAD444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2.82</w:t>
            </w:r>
          </w:p>
        </w:tc>
        <w:tc>
          <w:tcPr>
            <w:tcW w:w="1984" w:type="dxa"/>
          </w:tcPr>
          <w:p w14:paraId="2B9E0EC5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3</w:t>
            </w:r>
            <w:r>
              <w:rPr>
                <w:rFonts w:ascii="Times New Roman" w:hAnsi="Times New Roman" w:cs="Times New Roman"/>
                <w:sz w:val="22"/>
              </w:rPr>
              <w:t>6</w:t>
            </w:r>
          </w:p>
        </w:tc>
        <w:tc>
          <w:tcPr>
            <w:tcW w:w="1572" w:type="dxa"/>
            <w:vAlign w:val="center"/>
          </w:tcPr>
          <w:p w14:paraId="69A95BC7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Heptanoic acid</w:t>
            </w:r>
          </w:p>
        </w:tc>
        <w:tc>
          <w:tcPr>
            <w:tcW w:w="1263" w:type="dxa"/>
            <w:vAlign w:val="center"/>
          </w:tcPr>
          <w:p w14:paraId="2132D4AF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2.34</w:t>
            </w:r>
          </w:p>
        </w:tc>
        <w:tc>
          <w:tcPr>
            <w:tcW w:w="1985" w:type="dxa"/>
          </w:tcPr>
          <w:p w14:paraId="36160CED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3</w:t>
            </w:r>
            <w:r>
              <w:rPr>
                <w:rFonts w:ascii="Times New Roman" w:hAnsi="Times New Roman" w:cs="Times New Roman"/>
                <w:sz w:val="22"/>
              </w:rPr>
              <w:t>8</w:t>
            </w:r>
          </w:p>
        </w:tc>
      </w:tr>
      <w:tr w:rsidR="00826042" w14:paraId="3CBD4265" w14:textId="77777777" w:rsidTr="00C10D7C">
        <w:trPr>
          <w:jc w:val="center"/>
        </w:trPr>
        <w:tc>
          <w:tcPr>
            <w:tcW w:w="1276" w:type="dxa"/>
            <w:vAlign w:val="center"/>
          </w:tcPr>
          <w:p w14:paraId="580A4868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Acetic acid</w:t>
            </w:r>
          </w:p>
        </w:tc>
        <w:tc>
          <w:tcPr>
            <w:tcW w:w="1276" w:type="dxa"/>
            <w:vAlign w:val="center"/>
          </w:tcPr>
          <w:p w14:paraId="1D88A449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1.07</w:t>
            </w:r>
          </w:p>
        </w:tc>
        <w:tc>
          <w:tcPr>
            <w:tcW w:w="1984" w:type="dxa"/>
          </w:tcPr>
          <w:p w14:paraId="1E134A94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8</w:t>
            </w:r>
          </w:p>
        </w:tc>
        <w:tc>
          <w:tcPr>
            <w:tcW w:w="1572" w:type="dxa"/>
            <w:vAlign w:val="center"/>
          </w:tcPr>
          <w:p w14:paraId="6520E33C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Caprylic acid</w:t>
            </w:r>
          </w:p>
        </w:tc>
        <w:tc>
          <w:tcPr>
            <w:tcW w:w="1263" w:type="dxa"/>
            <w:vAlign w:val="center"/>
          </w:tcPr>
          <w:p w14:paraId="39BA5BF9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 w:rsidRPr="00ED1AD0">
              <w:rPr>
                <w:rFonts w:ascii="Times New Roman" w:hAnsi="Times New Roman" w:cs="Times New Roman"/>
                <w:sz w:val="22"/>
              </w:rPr>
              <w:t>2.44</w:t>
            </w:r>
          </w:p>
        </w:tc>
        <w:tc>
          <w:tcPr>
            <w:tcW w:w="1985" w:type="dxa"/>
          </w:tcPr>
          <w:p w14:paraId="3D673DDE" w14:textId="77777777" w:rsidR="00826042" w:rsidRPr="00ED1AD0" w:rsidRDefault="00826042" w:rsidP="00C10D7C">
            <w:pPr>
              <w:adjustRightInd w:val="0"/>
              <w:snapToGrid w:val="0"/>
              <w:spacing w:line="400" w:lineRule="exact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4</w:t>
            </w:r>
            <w:r>
              <w:rPr>
                <w:rFonts w:ascii="Times New Roman" w:hAnsi="Times New Roman" w:cs="Times New Roman"/>
                <w:sz w:val="22"/>
              </w:rPr>
              <w:t>4</w:t>
            </w:r>
          </w:p>
        </w:tc>
      </w:tr>
    </w:tbl>
    <w:p w14:paraId="43A8E0E0" w14:textId="77777777" w:rsidR="00826042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40C7D674" w14:textId="77D7A8F7" w:rsidR="00826042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specificities of primary products are calculated using </w:t>
      </w:r>
      <w:r w:rsidR="00F019C3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>following equation:</w:t>
      </w:r>
    </w:p>
    <w:p w14:paraId="4D7AFB41" w14:textId="77777777" w:rsidR="00826042" w:rsidRDefault="00826042" w:rsidP="00826042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82409">
        <w:rPr>
          <w:rFonts w:ascii="Times New Roman" w:hAnsi="Times New Roman" w:cs="Times New Roman"/>
          <w:position w:val="-60"/>
          <w:sz w:val="24"/>
          <w:szCs w:val="24"/>
        </w:rPr>
        <w:object w:dxaOrig="4480" w:dyaOrig="980" w14:anchorId="56511FB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24.25pt;height:48.75pt" o:ole="">
            <v:imagedata r:id="rId8" o:title=""/>
          </v:shape>
          <o:OLEObject Type="Embed" ProgID="Equation.DSMT4" ShapeID="_x0000_i1025" DrawAspect="Content" ObjectID="_1758457069" r:id="rId9"/>
        </w:object>
      </w:r>
      <w:r>
        <w:rPr>
          <w:rFonts w:ascii="Times New Roman" w:hAnsi="Times New Roman" w:cs="Times New Roman"/>
          <w:sz w:val="24"/>
          <w:szCs w:val="24"/>
        </w:rPr>
        <w:t xml:space="preserve">         (1)</w:t>
      </w:r>
    </w:p>
    <w:p w14:paraId="0205C1A9" w14:textId="77777777" w:rsidR="00826042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 xml:space="preserve">here </w:t>
      </w:r>
      <w:r w:rsidRPr="00733E3D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Pr="00733E3D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</w:t>
      </w:r>
      <w:r>
        <w:rPr>
          <w:rFonts w:ascii="Times New Roman" w:hAnsi="Times New Roman" w:cs="Times New Roman"/>
          <w:sz w:val="24"/>
          <w:szCs w:val="24"/>
        </w:rPr>
        <w:t xml:space="preserve"> is the finial concentration (COD g/L) of compound </w:t>
      </w:r>
      <w:proofErr w:type="spellStart"/>
      <w:r w:rsidRPr="00733E3D">
        <w:rPr>
          <w:rFonts w:ascii="Times New Roman" w:hAnsi="Times New Roman" w:cs="Times New Roman"/>
          <w:i/>
          <w:iCs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1E32A17" w14:textId="77777777" w:rsidR="00826042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72D288F3" w14:textId="77777777" w:rsidR="00826042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o investigate the carbon and electron flow under different pH, the </w:t>
      </w:r>
      <w:r w:rsidRPr="0032389D">
        <w:rPr>
          <w:rFonts w:ascii="Times New Roman" w:hAnsi="Times New Roman" w:cs="Times New Roman"/>
          <w:sz w:val="24"/>
          <w:szCs w:val="24"/>
        </w:rPr>
        <w:t xml:space="preserve">selectivity of each compound at pH </w:t>
      </w:r>
      <w:r>
        <w:rPr>
          <w:rFonts w:ascii="Times New Roman" w:hAnsi="Times New Roman" w:cs="Times New Roman"/>
          <w:sz w:val="24"/>
          <w:szCs w:val="24"/>
        </w:rPr>
        <w:t xml:space="preserve">5, </w:t>
      </w:r>
      <w:r w:rsidRPr="0032389D">
        <w:rPr>
          <w:rFonts w:ascii="Times New Roman" w:hAnsi="Times New Roman" w:cs="Times New Roman"/>
          <w:sz w:val="24"/>
          <w:szCs w:val="24"/>
        </w:rPr>
        <w:t>7</w:t>
      </w:r>
      <w:r>
        <w:rPr>
          <w:rFonts w:ascii="Times New Roman" w:hAnsi="Times New Roman" w:cs="Times New Roman"/>
          <w:sz w:val="24"/>
          <w:szCs w:val="24"/>
        </w:rPr>
        <w:t xml:space="preserve"> and 10</w:t>
      </w:r>
      <w:r w:rsidRPr="0032389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was calculated </w:t>
      </w:r>
      <w:r w:rsidRPr="0032389D">
        <w:rPr>
          <w:rFonts w:ascii="Times New Roman" w:hAnsi="Times New Roman" w:cs="Times New Roman"/>
          <w:sz w:val="24"/>
          <w:szCs w:val="24"/>
        </w:rPr>
        <w:t xml:space="preserve">based on the carbon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r w:rsidRPr="0032389D">
        <w:rPr>
          <w:rFonts w:ascii="Times New Roman" w:hAnsi="Times New Roman" w:cs="Times New Roman"/>
          <w:sz w:val="24"/>
          <w:szCs w:val="24"/>
        </w:rPr>
        <w:t>electron.</w:t>
      </w:r>
      <w:r>
        <w:rPr>
          <w:rFonts w:ascii="Times New Roman" w:hAnsi="Times New Roman" w:cs="Times New Roman"/>
          <w:sz w:val="24"/>
          <w:szCs w:val="24"/>
        </w:rPr>
        <w:t xml:space="preserve"> Notably, the corresponding product concentrations in the controls were indicated as the utilized substrate stemming from algae for chain elongation and alcohol production. </w:t>
      </w:r>
      <w:r w:rsidRPr="00F510D4">
        <w:rPr>
          <w:rFonts w:ascii="Times New Roman" w:hAnsi="Times New Roman" w:cs="Times New Roman"/>
          <w:sz w:val="24"/>
          <w:szCs w:val="24"/>
        </w:rPr>
        <w:t>Selectivity is defined as product produced relative to substrates consumed on an electron</w:t>
      </w:r>
      <w:r>
        <w:rPr>
          <w:rFonts w:ascii="Times New Roman" w:hAnsi="Times New Roman" w:cs="Times New Roman"/>
          <w:sz w:val="24"/>
          <w:szCs w:val="24"/>
        </w:rPr>
        <w:t xml:space="preserve"> or carbon</w:t>
      </w:r>
      <w:r w:rsidRPr="00F510D4">
        <w:rPr>
          <w:rFonts w:ascii="Times New Roman" w:hAnsi="Times New Roman" w:cs="Times New Roman"/>
          <w:sz w:val="24"/>
          <w:szCs w:val="24"/>
        </w:rPr>
        <w:t xml:space="preserve"> basis </w:t>
      </w:r>
      <w:r>
        <w:rPr>
          <w:rFonts w:ascii="Times New Roman" w:hAnsi="Times New Roman" w:cs="Times New Roman"/>
          <w:sz w:val="24"/>
          <w:szCs w:val="24"/>
        </w:rPr>
        <w:t>and is calculated by following equations:</w:t>
      </w:r>
    </w:p>
    <w:p w14:paraId="11DCC5E5" w14:textId="77777777" w:rsidR="00826042" w:rsidRDefault="00826042" w:rsidP="00826042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B06E12">
        <w:rPr>
          <w:rFonts w:ascii="Times New Roman" w:hAnsi="Times New Roman" w:cs="Times New Roman"/>
          <w:position w:val="-14"/>
          <w:sz w:val="24"/>
          <w:szCs w:val="24"/>
        </w:rPr>
        <w:object w:dxaOrig="1860" w:dyaOrig="380" w14:anchorId="013990F0">
          <v:shape id="_x0000_i1026" type="#_x0000_t75" style="width:93pt;height:18.75pt" o:ole="">
            <v:imagedata r:id="rId10" o:title=""/>
          </v:shape>
          <o:OLEObject Type="Embed" ProgID="Equation.DSMT4" ShapeID="_x0000_i1026" DrawAspect="Content" ObjectID="_1758457070" r:id="rId11"/>
        </w:object>
      </w:r>
      <w:r>
        <w:rPr>
          <w:rFonts w:ascii="Times New Roman" w:hAnsi="Times New Roman" w:cs="Times New Roman"/>
          <w:sz w:val="24"/>
          <w:szCs w:val="24"/>
        </w:rPr>
        <w:t xml:space="preserve">          (2)</w:t>
      </w:r>
    </w:p>
    <w:p w14:paraId="5DA0A028" w14:textId="77777777" w:rsidR="00826042" w:rsidRDefault="00826042" w:rsidP="00826042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6B62DC">
        <w:rPr>
          <w:rFonts w:ascii="Times New Roman" w:hAnsi="Times New Roman" w:cs="Times New Roman"/>
          <w:position w:val="-60"/>
          <w:sz w:val="24"/>
          <w:szCs w:val="24"/>
        </w:rPr>
        <w:object w:dxaOrig="3159" w:dyaOrig="980" w14:anchorId="1879ED2E">
          <v:shape id="_x0000_i1027" type="#_x0000_t75" style="width:158.25pt;height:48.75pt" o:ole="">
            <v:imagedata r:id="rId12" o:title=""/>
          </v:shape>
          <o:OLEObject Type="Embed" ProgID="Equation.DSMT4" ShapeID="_x0000_i1027" DrawAspect="Content" ObjectID="_1758457071" r:id="rId13"/>
        </w:object>
      </w:r>
      <w:r>
        <w:rPr>
          <w:rFonts w:ascii="Times New Roman" w:hAnsi="Times New Roman" w:cs="Times New Roman"/>
          <w:sz w:val="24"/>
          <w:szCs w:val="24"/>
        </w:rPr>
        <w:t xml:space="preserve">        (3)</w:t>
      </w:r>
    </w:p>
    <w:p w14:paraId="762D00AF" w14:textId="77777777" w:rsidR="00826042" w:rsidRDefault="00826042" w:rsidP="00826042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6B62DC">
        <w:rPr>
          <w:rFonts w:ascii="Times New Roman" w:hAnsi="Times New Roman" w:cs="Times New Roman"/>
          <w:position w:val="-60"/>
          <w:sz w:val="24"/>
          <w:szCs w:val="24"/>
        </w:rPr>
        <w:object w:dxaOrig="3100" w:dyaOrig="980" w14:anchorId="188CB4B6">
          <v:shape id="_x0000_i1028" type="#_x0000_t75" style="width:155.25pt;height:48.75pt" o:ole="">
            <v:imagedata r:id="rId14" o:title=""/>
          </v:shape>
          <o:OLEObject Type="Embed" ProgID="Equation.DSMT4" ShapeID="_x0000_i1028" DrawAspect="Content" ObjectID="_1758457072" r:id="rId15"/>
        </w:object>
      </w:r>
      <w:r>
        <w:rPr>
          <w:rFonts w:ascii="Times New Roman" w:hAnsi="Times New Roman" w:cs="Times New Roman"/>
          <w:sz w:val="24"/>
          <w:szCs w:val="24"/>
        </w:rPr>
        <w:t xml:space="preserve">        (4)</w:t>
      </w:r>
    </w:p>
    <w:p w14:paraId="378037D4" w14:textId="77777777" w:rsidR="00826042" w:rsidRPr="009C4CF7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 xml:space="preserve">here </w:t>
      </w:r>
      <w:proofErr w:type="spellStart"/>
      <w:r w:rsidRPr="009C4CF7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Pr="009C4CF7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nitial</w:t>
      </w:r>
      <w:proofErr w:type="spellEnd"/>
      <w:r w:rsidRPr="009C4CF7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s the concentration of utilized compound</w:t>
      </w:r>
      <w:r w:rsidRPr="001621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(mmol </w:t>
      </w:r>
      <w:r w:rsidRPr="00CC5AF5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CC5AF5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>
        <w:rPr>
          <w:rFonts w:ascii="Times New Roman" w:hAnsi="Times New Roman" w:cs="Times New Roman"/>
          <w:sz w:val="24"/>
          <w:szCs w:val="24"/>
        </w:rPr>
        <w:t xml:space="preserve"> /L) which is transformed from microalgae biomass, i.e., the concentration of compound</w:t>
      </w:r>
      <w:r w:rsidRPr="001621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n controls. </w:t>
      </w:r>
      <w:proofErr w:type="spellStart"/>
      <w:r w:rsidRPr="009C4CF7">
        <w:rPr>
          <w:rFonts w:ascii="Times New Roman" w:hAnsi="Times New Roman" w:cs="Times New Roman"/>
          <w:i/>
          <w:iCs/>
          <w:sz w:val="24"/>
          <w:szCs w:val="24"/>
        </w:rPr>
        <w:t>C</w:t>
      </w:r>
      <w:r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final</w:t>
      </w:r>
      <w:proofErr w:type="spellEnd"/>
      <w:r w:rsidRPr="009C4CF7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s the final concentration of compound</w:t>
      </w:r>
      <w:r w:rsidRPr="001621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n the fermentation broth (mmol </w:t>
      </w:r>
      <w:r w:rsidRPr="00CC5AF5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CC5AF5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>
        <w:rPr>
          <w:rFonts w:ascii="Times New Roman" w:hAnsi="Times New Roman" w:cs="Times New Roman"/>
          <w:sz w:val="24"/>
          <w:szCs w:val="24"/>
        </w:rPr>
        <w:t xml:space="preserve"> /L). </w:t>
      </w:r>
      <w:proofErr w:type="spellStart"/>
      <w:r w:rsidRPr="00B775A0">
        <w:rPr>
          <w:rFonts w:ascii="Times New Roman" w:hAnsi="Times New Roman" w:cs="Times New Roman"/>
          <w:sz w:val="24"/>
          <w:szCs w:val="24"/>
        </w:rPr>
        <w:t>Δ</w:t>
      </w:r>
      <w:r w:rsidRPr="00B775A0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Pr="00B775A0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</w:t>
      </w:r>
      <w:proofErr w:type="spellEnd"/>
      <w:r w:rsidRPr="00B775A0">
        <w:rPr>
          <w:rFonts w:ascii="Times New Roman" w:hAnsi="Times New Roman" w:cs="Times New Roman"/>
          <w:sz w:val="24"/>
          <w:szCs w:val="24"/>
        </w:rPr>
        <w:t xml:space="preserve"> is</w:t>
      </w:r>
      <w:r>
        <w:rPr>
          <w:rFonts w:ascii="Times New Roman" w:hAnsi="Times New Roman" w:cs="Times New Roman"/>
          <w:sz w:val="24"/>
          <w:szCs w:val="24"/>
        </w:rPr>
        <w:t xml:space="preserve"> the c</w:t>
      </w:r>
      <w:r w:rsidRPr="00B775A0">
        <w:rPr>
          <w:rFonts w:ascii="Times New Roman" w:hAnsi="Times New Roman" w:cs="Times New Roman"/>
          <w:sz w:val="24"/>
          <w:szCs w:val="24"/>
        </w:rPr>
        <w:t>oncentration change</w:t>
      </w:r>
      <w:r>
        <w:rPr>
          <w:rFonts w:ascii="Times New Roman" w:hAnsi="Times New Roman" w:cs="Times New Roman"/>
          <w:sz w:val="24"/>
          <w:szCs w:val="24"/>
        </w:rPr>
        <w:t>s of compound</w:t>
      </w:r>
      <w:r w:rsidRPr="001621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(mmol </w:t>
      </w:r>
      <w:r w:rsidRPr="00CC5AF5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CC5AF5">
        <w:rPr>
          <w:rFonts w:ascii="Times New Roman" w:hAnsi="Times New Roman" w:cs="Times New Roman"/>
          <w:sz w:val="24"/>
          <w:szCs w:val="24"/>
          <w:vertAlign w:val="superscript"/>
        </w:rPr>
        <w:t>-</w:t>
      </w:r>
      <w:r>
        <w:rPr>
          <w:rFonts w:ascii="Times New Roman" w:hAnsi="Times New Roman" w:cs="Times New Roman"/>
          <w:sz w:val="24"/>
          <w:szCs w:val="24"/>
        </w:rPr>
        <w:t xml:space="preserve"> /L). Similarity, </w:t>
      </w:r>
      <w:proofErr w:type="spellStart"/>
      <w:r w:rsidRPr="00B775A0">
        <w:rPr>
          <w:rFonts w:ascii="Times New Roman" w:hAnsi="Times New Roman" w:cs="Times New Roman"/>
          <w:sz w:val="24"/>
          <w:szCs w:val="24"/>
        </w:rPr>
        <w:t>Δ</w:t>
      </w:r>
      <w:r w:rsidRPr="00B775A0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Pr="00B775A0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</w:t>
      </w:r>
      <w:proofErr w:type="spellEnd"/>
      <w:r w:rsidRPr="00B775A0">
        <w:rPr>
          <w:rFonts w:ascii="Times New Roman" w:hAnsi="Times New Roman" w:cs="Times New Roman"/>
          <w:sz w:val="24"/>
          <w:szCs w:val="24"/>
        </w:rPr>
        <w:t xml:space="preserve"> is</w:t>
      </w:r>
      <w:r>
        <w:rPr>
          <w:rFonts w:ascii="Times New Roman" w:hAnsi="Times New Roman" w:cs="Times New Roman"/>
          <w:sz w:val="24"/>
          <w:szCs w:val="24"/>
        </w:rPr>
        <w:t xml:space="preserve"> the c</w:t>
      </w:r>
      <w:r w:rsidRPr="00B775A0">
        <w:rPr>
          <w:rFonts w:ascii="Times New Roman" w:hAnsi="Times New Roman" w:cs="Times New Roman"/>
          <w:sz w:val="24"/>
          <w:szCs w:val="24"/>
        </w:rPr>
        <w:t>oncentration change</w:t>
      </w:r>
      <w:r>
        <w:rPr>
          <w:rFonts w:ascii="Times New Roman" w:hAnsi="Times New Roman" w:cs="Times New Roman"/>
          <w:sz w:val="24"/>
          <w:szCs w:val="24"/>
        </w:rPr>
        <w:t>s of compound</w:t>
      </w:r>
      <w:r w:rsidRPr="001621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(mmol </w:t>
      </w:r>
      <w:r w:rsidRPr="003A5A40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 xml:space="preserve"> /L).</w:t>
      </w:r>
    </w:p>
    <w:p w14:paraId="4CEA9C67" w14:textId="77777777" w:rsidR="00826042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F7EF3D5" w14:textId="77777777" w:rsidR="00826042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he roles of ethanol were indicated by calculating the transfer efficiency from ethanol to corresponding products according to the previous study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fUQuiCAR","properties":{"formattedCitation":"[18]","plainCitation":"[18]","noteIndex":0},"citationItems":[{"id":296,"uris":["http://zotero.org/users/9752753/items/G4DMWG3D"],"itemData":{"id":296,"type":"article-journal","container-title":"Environmental Science and Technology","DOI":"10.1021/acs.est.7b04904","issue":"3","page":"1496-1506","title":"Controlling Ethanol Use in Chain Elongation by CO2 Loading Rate","volume":"52","author":[{"family":"Roghair","given":"M."},{"family":"Hoogstad","given":"T."},{"family":"Strik","given":"D. P. B. T. B."},{"family":"Plugge","given":"C. M."},{"family":"Timmers","given":"P. H. A."},{"family":"Weusthuis","given":"R. A."},{"family":"Bruins","given":"M. E."},{"family":"Buisman","given":"C. J. N."}],"issued":{"date-parts":[["2018"]]}}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696683">
        <w:rPr>
          <w:rFonts w:ascii="Times New Roman" w:hAnsi="Times New Roman" w:cs="Times New Roman"/>
          <w:sz w:val="24"/>
        </w:rPr>
        <w:t>[18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Ethanol was used to 1) produce acetate via RBO, 2) perform chain elongation as electron donor via RBO, 3) conduct </w:t>
      </w:r>
      <w:r w:rsidRPr="00EF68B3">
        <w:rPr>
          <w:rFonts w:ascii="Times New Roman" w:hAnsi="Times New Roman" w:cs="Times New Roman"/>
          <w:sz w:val="24"/>
          <w:szCs w:val="24"/>
        </w:rPr>
        <w:t>excessive ethanol oxidation</w:t>
      </w:r>
      <w:r>
        <w:rPr>
          <w:rFonts w:ascii="Times New Roman" w:hAnsi="Times New Roman" w:cs="Times New Roman"/>
          <w:sz w:val="24"/>
          <w:szCs w:val="24"/>
        </w:rPr>
        <w:t xml:space="preserve"> (EEO) and 4) provide r</w:t>
      </w:r>
      <w:r w:rsidRPr="0033293B">
        <w:rPr>
          <w:rFonts w:ascii="Times New Roman" w:hAnsi="Times New Roman" w:cs="Times New Roman"/>
          <w:sz w:val="24"/>
          <w:szCs w:val="24"/>
        </w:rPr>
        <w:t>educing power</w:t>
      </w:r>
      <w:r>
        <w:rPr>
          <w:rFonts w:ascii="Times New Roman" w:hAnsi="Times New Roman" w:cs="Times New Roman"/>
          <w:sz w:val="24"/>
          <w:szCs w:val="24"/>
        </w:rPr>
        <w:t xml:space="preserve"> to transform </w:t>
      </w:r>
      <w:r w:rsidRPr="009866BC">
        <w:rPr>
          <w:rFonts w:ascii="Times New Roman" w:hAnsi="Times New Roman" w:cs="Times New Roman"/>
          <w:sz w:val="24"/>
          <w:szCs w:val="24"/>
        </w:rPr>
        <w:t>carboxylic acid</w:t>
      </w:r>
      <w:r>
        <w:rPr>
          <w:rFonts w:ascii="Times New Roman" w:hAnsi="Times New Roman" w:cs="Times New Roman"/>
          <w:sz w:val="24"/>
          <w:szCs w:val="24"/>
        </w:rPr>
        <w:t xml:space="preserve"> into corresponding alcohols.</w:t>
      </w:r>
    </w:p>
    <w:p w14:paraId="54012B71" w14:textId="77777777" w:rsidR="00886A55" w:rsidRDefault="00886A55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45D191C" w14:textId="77777777" w:rsidR="00826042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otal ethanol consumption (mmol/L):</w:t>
      </w:r>
    </w:p>
    <w:p w14:paraId="2298FBC6" w14:textId="77777777" w:rsidR="00826042" w:rsidRDefault="00826042" w:rsidP="00826042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31F38">
        <w:rPr>
          <w:rFonts w:ascii="Times New Roman" w:hAnsi="Times New Roman" w:cs="Times New Roman"/>
          <w:position w:val="-14"/>
          <w:sz w:val="24"/>
          <w:szCs w:val="24"/>
        </w:rPr>
        <w:object w:dxaOrig="1180" w:dyaOrig="380" w14:anchorId="68FD7588">
          <v:shape id="_x0000_i1029" type="#_x0000_t75" style="width:59.25pt;height:18.75pt" o:ole="">
            <v:imagedata r:id="rId16" o:title=""/>
          </v:shape>
          <o:OLEObject Type="Embed" ProgID="Equation.DSMT4" ShapeID="_x0000_i1029" DrawAspect="Content" ObjectID="_1758457073" r:id="rId17"/>
        </w:object>
      </w:r>
      <w:r>
        <w:rPr>
          <w:rFonts w:ascii="Times New Roman" w:hAnsi="Times New Roman" w:cs="Times New Roman"/>
          <w:sz w:val="24"/>
          <w:szCs w:val="24"/>
        </w:rPr>
        <w:t xml:space="preserve">           (5)</w:t>
      </w:r>
    </w:p>
    <w:p w14:paraId="61FFA209" w14:textId="77777777" w:rsidR="00826042" w:rsidRPr="00E34394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E34394">
        <w:rPr>
          <w:rFonts w:ascii="Times New Roman" w:hAnsi="Times New Roman" w:cs="Times New Roman"/>
          <w:sz w:val="24"/>
          <w:szCs w:val="24"/>
        </w:rPr>
        <w:t>Ethanol used for chain elongation</w:t>
      </w:r>
      <w:r>
        <w:rPr>
          <w:rFonts w:ascii="Times New Roman" w:hAnsi="Times New Roman" w:cs="Times New Roman"/>
          <w:sz w:val="24"/>
          <w:szCs w:val="24"/>
        </w:rPr>
        <w:t xml:space="preserve"> (mmol/L)</w:t>
      </w:r>
      <w:r w:rsidRPr="00E34394">
        <w:rPr>
          <w:rFonts w:ascii="Times New Roman" w:hAnsi="Times New Roman" w:cs="Times New Roman"/>
          <w:sz w:val="24"/>
          <w:szCs w:val="24"/>
        </w:rPr>
        <w:t>:</w:t>
      </w:r>
    </w:p>
    <w:p w14:paraId="26F81B92" w14:textId="77777777" w:rsidR="00826042" w:rsidRDefault="00826042" w:rsidP="00826042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46E42">
        <w:rPr>
          <w:rFonts w:ascii="Times New Roman" w:hAnsi="Times New Roman" w:cs="Times New Roman"/>
          <w:position w:val="-14"/>
          <w:sz w:val="24"/>
          <w:szCs w:val="24"/>
        </w:rPr>
        <w:object w:dxaOrig="5179" w:dyaOrig="380" w14:anchorId="5E92C892">
          <v:shape id="_x0000_i1030" type="#_x0000_t75" style="width:258.75pt;height:18.75pt" o:ole="">
            <v:imagedata r:id="rId18" o:title=""/>
          </v:shape>
          <o:OLEObject Type="Embed" ProgID="Equation.DSMT4" ShapeID="_x0000_i1030" DrawAspect="Content" ObjectID="_1758457074" r:id="rId19"/>
        </w:object>
      </w:r>
      <w:r>
        <w:rPr>
          <w:rFonts w:ascii="Times New Roman" w:hAnsi="Times New Roman" w:cs="Times New Roman"/>
          <w:sz w:val="24"/>
          <w:szCs w:val="24"/>
        </w:rPr>
        <w:t xml:space="preserve">       (6)</w:t>
      </w:r>
    </w:p>
    <w:p w14:paraId="174683E3" w14:textId="77777777" w:rsidR="00826042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thanol used for alcohol production (mmol/L):</w:t>
      </w:r>
    </w:p>
    <w:p w14:paraId="073E58C3" w14:textId="77777777" w:rsidR="00826042" w:rsidRDefault="00826042" w:rsidP="00826042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46E42">
        <w:rPr>
          <w:rFonts w:ascii="Times New Roman" w:hAnsi="Times New Roman" w:cs="Times New Roman"/>
          <w:position w:val="-14"/>
          <w:sz w:val="24"/>
          <w:szCs w:val="24"/>
        </w:rPr>
        <w:object w:dxaOrig="4700" w:dyaOrig="380" w14:anchorId="4025693F">
          <v:shape id="_x0000_i1031" type="#_x0000_t75" style="width:234.75pt;height:18.75pt" o:ole="">
            <v:imagedata r:id="rId20" o:title=""/>
          </v:shape>
          <o:OLEObject Type="Embed" ProgID="Equation.DSMT4" ShapeID="_x0000_i1031" DrawAspect="Content" ObjectID="_1758457075" r:id="rId21"/>
        </w:object>
      </w:r>
      <w:r>
        <w:rPr>
          <w:rFonts w:ascii="Times New Roman" w:hAnsi="Times New Roman" w:cs="Times New Roman"/>
          <w:sz w:val="24"/>
          <w:szCs w:val="24"/>
        </w:rPr>
        <w:t xml:space="preserve">      (7)</w:t>
      </w:r>
    </w:p>
    <w:p w14:paraId="7DDFD447" w14:textId="77777777" w:rsidR="00826042" w:rsidRPr="0025186B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thanol used for producing acetate via RBO (mmol/L):</w:t>
      </w:r>
    </w:p>
    <w:p w14:paraId="0EDFA4C7" w14:textId="77777777" w:rsidR="00826042" w:rsidRDefault="00826042" w:rsidP="00826042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1E504F">
        <w:rPr>
          <w:rFonts w:ascii="Times New Roman" w:hAnsi="Times New Roman" w:cs="Times New Roman"/>
          <w:position w:val="-12"/>
          <w:sz w:val="24"/>
          <w:szCs w:val="24"/>
        </w:rPr>
        <w:object w:dxaOrig="1180" w:dyaOrig="360" w14:anchorId="7643786A">
          <v:shape id="_x0000_i1032" type="#_x0000_t75" style="width:59.25pt;height:18pt" o:ole="">
            <v:imagedata r:id="rId22" o:title=""/>
          </v:shape>
          <o:OLEObject Type="Embed" ProgID="Equation.DSMT4" ShapeID="_x0000_i1032" DrawAspect="Content" ObjectID="_1758457076" r:id="rId23"/>
        </w:object>
      </w:r>
      <w:r>
        <w:rPr>
          <w:rFonts w:ascii="Times New Roman" w:hAnsi="Times New Roman" w:cs="Times New Roman"/>
          <w:sz w:val="24"/>
          <w:szCs w:val="24"/>
        </w:rPr>
        <w:t xml:space="preserve">         (8)</w:t>
      </w:r>
    </w:p>
    <w:p w14:paraId="34C118DF" w14:textId="77777777" w:rsidR="00826042" w:rsidRDefault="00826042" w:rsidP="00826042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B3DB2">
        <w:rPr>
          <w:rFonts w:ascii="Times New Roman" w:hAnsi="Times New Roman" w:cs="Times New Roman"/>
          <w:position w:val="-12"/>
          <w:sz w:val="24"/>
          <w:szCs w:val="24"/>
        </w:rPr>
        <w:object w:dxaOrig="2760" w:dyaOrig="360" w14:anchorId="156F753E">
          <v:shape id="_x0000_i1033" type="#_x0000_t75" style="width:138pt;height:18pt" o:ole="">
            <v:imagedata r:id="rId24" o:title=""/>
          </v:shape>
          <o:OLEObject Type="Embed" ProgID="Equation.DSMT4" ShapeID="_x0000_i1033" DrawAspect="Content" ObjectID="_1758457077" r:id="rId25"/>
        </w:object>
      </w:r>
      <w:r>
        <w:rPr>
          <w:rFonts w:ascii="Times New Roman" w:hAnsi="Times New Roman" w:cs="Times New Roman"/>
          <w:sz w:val="24"/>
          <w:szCs w:val="24"/>
        </w:rPr>
        <w:t xml:space="preserve">       (9)</w:t>
      </w:r>
    </w:p>
    <w:p w14:paraId="29E5D068" w14:textId="77777777" w:rsidR="00886A55" w:rsidRDefault="00886A55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6EE3EDCA" w14:textId="4D615424" w:rsidR="00826042" w:rsidRPr="00846C83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here </w:t>
      </w:r>
      <w:r w:rsidRPr="001F4BFD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Pr="001F4BFD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f</w:t>
      </w:r>
      <w:r>
        <w:rPr>
          <w:rFonts w:ascii="Times New Roman" w:hAnsi="Times New Roman" w:cs="Times New Roman"/>
          <w:sz w:val="24"/>
          <w:szCs w:val="24"/>
        </w:rPr>
        <w:t xml:space="preserve"> is the final concentration of ethanol in the fermentation broth (mmol/L). </w:t>
      </w:r>
      <w:r w:rsidRPr="001F4BFD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Pr="001F4BFD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</w:t>
      </w:r>
      <w:r w:rsidRPr="001F4BF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s the initial concentration of ethanol that added in the reactors (mmol/L). </w:t>
      </w:r>
      <w:proofErr w:type="spellStart"/>
      <w:r w:rsidRPr="00B775A0">
        <w:rPr>
          <w:rFonts w:ascii="Times New Roman" w:hAnsi="Times New Roman" w:cs="Times New Roman"/>
          <w:sz w:val="24"/>
          <w:szCs w:val="24"/>
        </w:rPr>
        <w:t>Δ</w:t>
      </w:r>
      <w:r w:rsidRPr="00B775A0">
        <w:rPr>
          <w:rFonts w:ascii="Times New Roman" w:hAnsi="Times New Roman" w:cs="Times New Roman"/>
          <w:i/>
          <w:iCs/>
          <w:sz w:val="24"/>
          <w:szCs w:val="24"/>
          <w:vertAlign w:val="subscript"/>
        </w:rPr>
        <w:t>i</w:t>
      </w:r>
      <w:proofErr w:type="spellEnd"/>
      <w:r w:rsidRPr="00B775A0">
        <w:rPr>
          <w:rFonts w:ascii="Times New Roman" w:hAnsi="Times New Roman" w:cs="Times New Roman"/>
          <w:sz w:val="24"/>
          <w:szCs w:val="24"/>
        </w:rPr>
        <w:t xml:space="preserve"> is</w:t>
      </w:r>
      <w:r>
        <w:rPr>
          <w:rFonts w:ascii="Times New Roman" w:hAnsi="Times New Roman" w:cs="Times New Roman"/>
          <w:sz w:val="24"/>
          <w:szCs w:val="24"/>
        </w:rPr>
        <w:t xml:space="preserve"> the c</w:t>
      </w:r>
      <w:r w:rsidRPr="00B775A0">
        <w:rPr>
          <w:rFonts w:ascii="Times New Roman" w:hAnsi="Times New Roman" w:cs="Times New Roman"/>
          <w:sz w:val="24"/>
          <w:szCs w:val="24"/>
        </w:rPr>
        <w:t>oncentration change</w:t>
      </w:r>
      <w:r>
        <w:rPr>
          <w:rFonts w:ascii="Times New Roman" w:hAnsi="Times New Roman" w:cs="Times New Roman"/>
          <w:sz w:val="24"/>
          <w:szCs w:val="24"/>
        </w:rPr>
        <w:t>s of compound</w:t>
      </w:r>
      <w:r w:rsidRPr="001621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mmol/L).</w:t>
      </w:r>
    </w:p>
    <w:p w14:paraId="392642DD" w14:textId="77777777" w:rsidR="00826042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0BDFE218" w14:textId="3522221F" w:rsidR="00826042" w:rsidRPr="00123F58" w:rsidRDefault="00826042" w:rsidP="00826042">
      <w:pPr>
        <w:adjustRightInd w:val="0"/>
        <w:snapToGrid w:val="0"/>
        <w:spacing w:line="480" w:lineRule="auto"/>
        <w:outlineLvl w:val="0"/>
        <w:rPr>
          <w:rFonts w:ascii="Times New Roman" w:hAnsi="Times New Roman" w:cs="Times New Roman"/>
          <w:b/>
          <w:bCs/>
          <w:sz w:val="24"/>
          <w:szCs w:val="24"/>
        </w:rPr>
      </w:pPr>
      <w:bookmarkStart w:id="2" w:name="_Toc127280391"/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T</w:t>
      </w:r>
      <w:r>
        <w:rPr>
          <w:rFonts w:ascii="Times New Roman" w:hAnsi="Times New Roman" w:cs="Times New Roman" w:hint="eastAsia"/>
          <w:b/>
          <w:bCs/>
          <w:sz w:val="24"/>
          <w:szCs w:val="24"/>
        </w:rPr>
        <w:t>ex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t S2 </w:t>
      </w:r>
      <w:r w:rsidRPr="00123F58">
        <w:rPr>
          <w:rFonts w:ascii="Times New Roman" w:hAnsi="Times New Roman" w:cs="Times New Roman"/>
          <w:b/>
          <w:bCs/>
          <w:sz w:val="24"/>
          <w:szCs w:val="24"/>
        </w:rPr>
        <w:t>The calculation of undissociated MCCA concentrations in E5 and E7 groups</w:t>
      </w:r>
      <w:bookmarkEnd w:id="2"/>
    </w:p>
    <w:p w14:paraId="26F162F9" w14:textId="77777777" w:rsidR="00826042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777D4F">
        <w:rPr>
          <w:rFonts w:ascii="Times New Roman" w:hAnsi="Times New Roman" w:cs="Times New Roman"/>
          <w:sz w:val="24"/>
          <w:szCs w:val="24"/>
        </w:rPr>
        <w:t xml:space="preserve">For </w:t>
      </w:r>
      <w:r>
        <w:rPr>
          <w:rFonts w:ascii="Times New Roman" w:hAnsi="Times New Roman" w:cs="Times New Roman"/>
          <w:sz w:val="24"/>
          <w:szCs w:val="24"/>
        </w:rPr>
        <w:t xml:space="preserve">any organic acid, there is a chemical </w:t>
      </w:r>
      <w:r w:rsidRPr="00777D4F">
        <w:rPr>
          <w:rFonts w:ascii="Times New Roman" w:hAnsi="Times New Roman" w:cs="Times New Roman"/>
          <w:sz w:val="24"/>
          <w:szCs w:val="24"/>
        </w:rPr>
        <w:t>equilibrium</w:t>
      </w:r>
      <w:r>
        <w:rPr>
          <w:rFonts w:ascii="Times New Roman" w:hAnsi="Times New Roman" w:cs="Times New Roman"/>
          <w:sz w:val="24"/>
          <w:szCs w:val="24"/>
        </w:rPr>
        <w:t xml:space="preserve"> reaction in the </w:t>
      </w:r>
      <w:r w:rsidRPr="008E55DA">
        <w:rPr>
          <w:rFonts w:ascii="Times New Roman" w:hAnsi="Times New Roman" w:cs="Times New Roman"/>
          <w:sz w:val="24"/>
          <w:szCs w:val="24"/>
        </w:rPr>
        <w:t>aqueous solution</w:t>
      </w:r>
      <w:r>
        <w:rPr>
          <w:rFonts w:ascii="Times New Roman" w:hAnsi="Times New Roman" w:cs="Times New Roman"/>
          <w:sz w:val="24"/>
          <w:szCs w:val="24"/>
        </w:rPr>
        <w:t>:</w:t>
      </w:r>
    </w:p>
    <w:p w14:paraId="156EC366" w14:textId="77777777" w:rsidR="00826042" w:rsidRPr="00747B06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iCs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HA⇌</m:t>
          </m:r>
          <m:sSup>
            <m:sSupPr>
              <m:ctrlPr>
                <w:rPr>
                  <w:rFonts w:ascii="Cambria Math" w:hAnsi="Cambria Math" w:cs="Times New Roman"/>
                  <w:iCs/>
                  <w:sz w:val="24"/>
                  <w:szCs w:val="24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A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</m:sup>
          </m:sSup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+</m:t>
          </m:r>
          <m:sSup>
            <m:sSupPr>
              <m:ctrlPr>
                <w:rPr>
                  <w:rFonts w:ascii="Cambria Math" w:hAnsi="Cambria Math" w:cs="Times New Roman"/>
                  <w:iCs/>
                  <w:sz w:val="24"/>
                  <w:szCs w:val="24"/>
                </w:rPr>
              </m:ctrlPr>
            </m:sSup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H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+</m:t>
              </m:r>
            </m:sup>
          </m:sSup>
        </m:oMath>
      </m:oMathPara>
    </w:p>
    <w:p w14:paraId="554AEAD5" w14:textId="77777777" w:rsidR="00826042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refore, the </w:t>
      </w:r>
      <w:r w:rsidRPr="00F83EDB">
        <w:rPr>
          <w:rFonts w:ascii="Times New Roman" w:hAnsi="Times New Roman" w:cs="Times New Roman"/>
          <w:sz w:val="24"/>
          <w:szCs w:val="24"/>
        </w:rPr>
        <w:t>dissociation constant</w:t>
      </w:r>
      <w:r>
        <w:rPr>
          <w:rFonts w:ascii="Times New Roman" w:hAnsi="Times New Roman" w:cs="Times New Roman"/>
          <w:sz w:val="24"/>
          <w:szCs w:val="24"/>
        </w:rPr>
        <w:t xml:space="preserve"> is:</w:t>
      </w:r>
    </w:p>
    <w:p w14:paraId="361FD1DC" w14:textId="77777777" w:rsidR="00826042" w:rsidRPr="00685DA4" w:rsidRDefault="00826042" w:rsidP="00826042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685DA4">
        <w:rPr>
          <w:rFonts w:ascii="Times New Roman" w:hAnsi="Times New Roman" w:cs="Times New Roman"/>
          <w:position w:val="-28"/>
          <w:sz w:val="24"/>
          <w:szCs w:val="24"/>
        </w:rPr>
        <w:object w:dxaOrig="2240" w:dyaOrig="700" w14:anchorId="6FF19361">
          <v:shape id="_x0000_i1034" type="#_x0000_t75" style="width:111.75pt;height:35.25pt" o:ole="">
            <v:imagedata r:id="rId26" o:title=""/>
          </v:shape>
          <o:OLEObject Type="Embed" ProgID="Equation.DSMT4" ShapeID="_x0000_i1034" DrawAspect="Content" ObjectID="_1758457078" r:id="rId27"/>
        </w:object>
      </w:r>
      <w:r>
        <w:rPr>
          <w:rFonts w:ascii="Times New Roman" w:hAnsi="Times New Roman" w:cs="Times New Roman"/>
          <w:sz w:val="24"/>
          <w:szCs w:val="24"/>
        </w:rPr>
        <w:t xml:space="preserve">       (10)</w:t>
      </w:r>
    </w:p>
    <w:p w14:paraId="7DC2AEA6" w14:textId="77777777" w:rsidR="00826042" w:rsidRDefault="00826042" w:rsidP="00826042">
      <w:pPr>
        <w:adjustRightInd w:val="0"/>
        <w:snapToGrid w:val="0"/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n</w:t>
      </w:r>
    </w:p>
    <w:p w14:paraId="30B30C51" w14:textId="77777777" w:rsidR="00826042" w:rsidRPr="000D3F48" w:rsidRDefault="00826042" w:rsidP="00826042">
      <w:pPr>
        <w:adjustRightInd w:val="0"/>
        <w:snapToGrid w:val="0"/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9A7072">
        <w:rPr>
          <w:rFonts w:ascii="Times New Roman" w:hAnsi="Times New Roman" w:cs="Times New Roman"/>
          <w:position w:val="-24"/>
          <w:sz w:val="24"/>
          <w:szCs w:val="24"/>
        </w:rPr>
        <w:object w:dxaOrig="1660" w:dyaOrig="660" w14:anchorId="21AFD17F">
          <v:shape id="_x0000_i1035" type="#_x0000_t75" style="width:83.25pt;height:33pt" o:ole="">
            <v:imagedata r:id="rId28" o:title=""/>
          </v:shape>
          <o:OLEObject Type="Embed" ProgID="Equation.DSMT4" ShapeID="_x0000_i1035" DrawAspect="Content" ObjectID="_1758457079" r:id="rId29"/>
        </w:object>
      </w:r>
      <w:r>
        <w:rPr>
          <w:rFonts w:ascii="Times New Roman" w:hAnsi="Times New Roman" w:cs="Times New Roman"/>
          <w:sz w:val="24"/>
          <w:szCs w:val="24"/>
        </w:rPr>
        <w:t xml:space="preserve">           (11)</w:t>
      </w:r>
    </w:p>
    <w:p w14:paraId="2B028E30" w14:textId="28F9E155" w:rsidR="00E00B34" w:rsidRPr="00826042" w:rsidRDefault="00F1318F" w:rsidP="00826042">
      <w:pPr>
        <w:sectPr w:rsidR="00E00B34" w:rsidRPr="00826042" w:rsidSect="00BD43B7">
          <w:headerReference w:type="default" r:id="rId30"/>
          <w:footerReference w:type="default" r:id="rId31"/>
          <w:pgSz w:w="11906" w:h="16838"/>
          <w:pgMar w:top="1418" w:right="1418" w:bottom="1418" w:left="1418" w:header="851" w:footer="567" w:gutter="0"/>
          <w:lnNumType w:countBy="1" w:restart="continuous"/>
          <w:cols w:space="425"/>
          <w:docGrid w:type="lines" w:linePitch="312"/>
        </w:sect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01E75315" w14:textId="030763FF" w:rsidR="00C75B9C" w:rsidRPr="00210262" w:rsidRDefault="00C75B9C" w:rsidP="00F1318F">
      <w:pPr>
        <w:outlineLvl w:val="0"/>
        <w:rPr>
          <w:rFonts w:ascii="Times New Roman" w:hAnsi="Times New Roman" w:cs="Times New Roman"/>
          <w:sz w:val="24"/>
          <w:szCs w:val="24"/>
        </w:rPr>
      </w:pPr>
      <w:bookmarkStart w:id="3" w:name="_Toc127280393"/>
      <w:r w:rsidRPr="00210262"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>T</w:t>
      </w:r>
      <w:r w:rsidRPr="00210262">
        <w:rPr>
          <w:rFonts w:ascii="Times New Roman" w:hAnsi="Times New Roman" w:cs="Times New Roman"/>
          <w:b/>
          <w:bCs/>
          <w:sz w:val="24"/>
          <w:szCs w:val="24"/>
        </w:rPr>
        <w:t>able S</w:t>
      </w:r>
      <w:r w:rsidR="00221482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Pr="00210262">
        <w:rPr>
          <w:rFonts w:ascii="Times New Roman" w:hAnsi="Times New Roman" w:cs="Times New Roman"/>
          <w:sz w:val="24"/>
          <w:szCs w:val="24"/>
        </w:rPr>
        <w:t xml:space="preserve"> The </w:t>
      </w:r>
      <w:r w:rsidR="00E8307C" w:rsidRPr="00210262">
        <w:rPr>
          <w:rFonts w:ascii="Times New Roman" w:hAnsi="Times New Roman" w:cs="Times New Roman"/>
          <w:sz w:val="24"/>
          <w:szCs w:val="24"/>
        </w:rPr>
        <w:t xml:space="preserve">specificities </w:t>
      </w:r>
      <w:r w:rsidR="001D150E" w:rsidRPr="00210262">
        <w:rPr>
          <w:rFonts w:ascii="Times New Roman" w:hAnsi="Times New Roman" w:cs="Times New Roman"/>
          <w:sz w:val="24"/>
          <w:szCs w:val="24"/>
        </w:rPr>
        <w:t>of</w:t>
      </w:r>
      <w:r w:rsidR="00E8307C" w:rsidRPr="00210262">
        <w:rPr>
          <w:rFonts w:ascii="Times New Roman" w:hAnsi="Times New Roman" w:cs="Times New Roman"/>
          <w:sz w:val="24"/>
          <w:szCs w:val="24"/>
        </w:rPr>
        <w:t xml:space="preserve"> </w:t>
      </w:r>
      <w:r w:rsidR="001D150E" w:rsidRPr="00210262">
        <w:rPr>
          <w:rFonts w:ascii="Times New Roman" w:hAnsi="Times New Roman" w:cs="Times New Roman"/>
          <w:sz w:val="24"/>
          <w:szCs w:val="24"/>
        </w:rPr>
        <w:t xml:space="preserve">primary </w:t>
      </w:r>
      <w:r w:rsidR="00E8307C" w:rsidRPr="00210262">
        <w:rPr>
          <w:rFonts w:ascii="Times New Roman" w:hAnsi="Times New Roman" w:cs="Times New Roman"/>
          <w:sz w:val="24"/>
          <w:szCs w:val="24"/>
        </w:rPr>
        <w:t xml:space="preserve">products </w:t>
      </w:r>
      <w:r w:rsidR="00262FDD" w:rsidRPr="00210262">
        <w:rPr>
          <w:rFonts w:ascii="Times New Roman" w:hAnsi="Times New Roman" w:cs="Times New Roman"/>
          <w:sz w:val="24"/>
          <w:szCs w:val="24"/>
        </w:rPr>
        <w:t>(on a COD basis) for each group</w:t>
      </w:r>
      <w:bookmarkEnd w:id="3"/>
    </w:p>
    <w:tbl>
      <w:tblPr>
        <w:tblW w:w="5000" w:type="pct"/>
        <w:jc w:val="center"/>
        <w:tblLook w:val="04A0" w:firstRow="1" w:lastRow="0" w:firstColumn="1" w:lastColumn="0" w:noHBand="0" w:noVBand="1"/>
      </w:tblPr>
      <w:tblGrid>
        <w:gridCol w:w="1732"/>
        <w:gridCol w:w="1259"/>
        <w:gridCol w:w="1259"/>
        <w:gridCol w:w="1259"/>
        <w:gridCol w:w="1259"/>
        <w:gridCol w:w="1259"/>
        <w:gridCol w:w="1259"/>
      </w:tblGrid>
      <w:tr w:rsidR="00050841" w:rsidRPr="00050841" w14:paraId="67A06F25" w14:textId="77777777" w:rsidTr="00050841">
        <w:trPr>
          <w:trHeight w:val="276"/>
          <w:jc w:val="center"/>
        </w:trPr>
        <w:tc>
          <w:tcPr>
            <w:tcW w:w="132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9E5FAF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Group</w:t>
            </w:r>
          </w:p>
        </w:tc>
        <w:tc>
          <w:tcPr>
            <w:tcW w:w="9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C9A15A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5</w:t>
            </w:r>
          </w:p>
        </w:tc>
        <w:tc>
          <w:tcPr>
            <w:tcW w:w="9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3FDF4C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E5</w:t>
            </w:r>
          </w:p>
        </w:tc>
        <w:tc>
          <w:tcPr>
            <w:tcW w:w="9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664C23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7</w:t>
            </w:r>
          </w:p>
        </w:tc>
        <w:tc>
          <w:tcPr>
            <w:tcW w:w="9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83B947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E7</w:t>
            </w:r>
          </w:p>
        </w:tc>
        <w:tc>
          <w:tcPr>
            <w:tcW w:w="9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67951D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10</w:t>
            </w:r>
          </w:p>
        </w:tc>
        <w:tc>
          <w:tcPr>
            <w:tcW w:w="96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D0357A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E10</w:t>
            </w:r>
          </w:p>
        </w:tc>
      </w:tr>
      <w:tr w:rsidR="00050841" w:rsidRPr="00050841" w14:paraId="62F405C9" w14:textId="77777777" w:rsidTr="00050841">
        <w:trPr>
          <w:trHeight w:val="276"/>
          <w:jc w:val="center"/>
        </w:trPr>
        <w:tc>
          <w:tcPr>
            <w:tcW w:w="132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D4D8F4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Propanol</w:t>
            </w:r>
          </w:p>
        </w:tc>
        <w:tc>
          <w:tcPr>
            <w:tcW w:w="96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93BB71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8ABDBC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5.63%</w:t>
            </w:r>
          </w:p>
        </w:tc>
        <w:tc>
          <w:tcPr>
            <w:tcW w:w="96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DAD6A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2865D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.67%</w:t>
            </w:r>
          </w:p>
        </w:tc>
        <w:tc>
          <w:tcPr>
            <w:tcW w:w="96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962E0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2CA9E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</w:tr>
      <w:tr w:rsidR="00050841" w:rsidRPr="00050841" w14:paraId="1B52F4BC" w14:textId="77777777" w:rsidTr="00050841">
        <w:trPr>
          <w:trHeight w:val="276"/>
          <w:jc w:val="center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ED506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Butanol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8F1B52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181851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5.58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69BB42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41B907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.52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642A85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FF626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</w:tr>
      <w:tr w:rsidR="00050841" w:rsidRPr="00050841" w14:paraId="28747433" w14:textId="77777777" w:rsidTr="00050841">
        <w:trPr>
          <w:trHeight w:val="276"/>
          <w:jc w:val="center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839D8C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Pentanol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FE81D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87BB9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3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6F4439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98F448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18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04321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BFBB7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</w:tr>
      <w:tr w:rsidR="00050841" w:rsidRPr="00050841" w14:paraId="6C564606" w14:textId="77777777" w:rsidTr="00050841">
        <w:trPr>
          <w:trHeight w:val="276"/>
          <w:jc w:val="center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9A7E67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Hexanol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EFFFE6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38E328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97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6F761C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2DE53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.01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7DAF0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C6F94A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</w:tr>
      <w:tr w:rsidR="00050841" w:rsidRPr="00050841" w14:paraId="7E96793A" w14:textId="77777777" w:rsidTr="00050841">
        <w:trPr>
          <w:trHeight w:val="276"/>
          <w:jc w:val="center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C95296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cetat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213FD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3.72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75C667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.53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4909B4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51.5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05FF48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55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F2C2B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54.6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EE649C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87.43%</w:t>
            </w:r>
          </w:p>
        </w:tc>
      </w:tr>
      <w:tr w:rsidR="00050841" w:rsidRPr="00050841" w14:paraId="39A598D0" w14:textId="77777777" w:rsidTr="00050841">
        <w:trPr>
          <w:trHeight w:val="276"/>
          <w:jc w:val="center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B5ADFD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Propionat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E0AFEE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9.21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A2263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62394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0.09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FC905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.63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FA001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9.65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1A2260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.95%</w:t>
            </w:r>
          </w:p>
        </w:tc>
      </w:tr>
      <w:tr w:rsidR="00050841" w:rsidRPr="00050841" w14:paraId="226D6822" w14:textId="77777777" w:rsidTr="00050841">
        <w:trPr>
          <w:trHeight w:val="276"/>
          <w:jc w:val="center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E43889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Butyrat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9927E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5.32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55EAD9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50.61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1F896E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3.33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831E1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0.96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CE544F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8.85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855727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.00%</w:t>
            </w:r>
          </w:p>
        </w:tc>
      </w:tr>
      <w:tr w:rsidR="00050841" w:rsidRPr="00050841" w14:paraId="168159CB" w14:textId="77777777" w:rsidTr="00050841">
        <w:trPr>
          <w:trHeight w:val="276"/>
          <w:jc w:val="center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40A8A8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Valerat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9319BB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6.62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4F1FEF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.33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8D72F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1.15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B40B3A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.52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F9227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4.95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36B317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.97%</w:t>
            </w:r>
          </w:p>
        </w:tc>
      </w:tr>
      <w:tr w:rsidR="00050841" w:rsidRPr="00050841" w14:paraId="5CEA5F5A" w14:textId="77777777" w:rsidTr="00050841">
        <w:trPr>
          <w:trHeight w:val="276"/>
          <w:jc w:val="center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E6B74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aproat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D2F82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5.04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47D7E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1.96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F40EF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.93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9AFBD3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3.56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BB8FD0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.82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890751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60%</w:t>
            </w:r>
          </w:p>
        </w:tc>
      </w:tr>
      <w:tr w:rsidR="00050841" w:rsidRPr="00050841" w14:paraId="6605B993" w14:textId="77777777" w:rsidTr="00050841">
        <w:trPr>
          <w:trHeight w:val="276"/>
          <w:jc w:val="center"/>
        </w:trPr>
        <w:tc>
          <w:tcPr>
            <w:tcW w:w="1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58F0FD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Heptanoat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21E5F6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FF637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1592BE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AB590B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9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3C28D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B86F8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</w:tr>
      <w:tr w:rsidR="00050841" w:rsidRPr="00050841" w14:paraId="5559BC4D" w14:textId="77777777" w:rsidTr="00050841">
        <w:trPr>
          <w:trHeight w:val="276"/>
          <w:jc w:val="center"/>
        </w:trPr>
        <w:tc>
          <w:tcPr>
            <w:tcW w:w="132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AD224F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aprylate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9E561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B161F3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078B74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DE756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25%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20B45F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B46A2A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</w:tr>
      <w:tr w:rsidR="00050841" w:rsidRPr="00050841" w14:paraId="3C1365D3" w14:textId="77777777" w:rsidTr="00050841">
        <w:trPr>
          <w:trHeight w:val="276"/>
          <w:jc w:val="center"/>
        </w:trPr>
        <w:tc>
          <w:tcPr>
            <w:tcW w:w="132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99B727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H</w:t>
            </w: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vertAlign w:val="subscript"/>
                <w14:ligatures w14:val="none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A144390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9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70B079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8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2EDE88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0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1BF9AC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6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46157A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13%</w:t>
            </w:r>
          </w:p>
        </w:tc>
        <w:tc>
          <w:tcPr>
            <w:tcW w:w="9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B2A292" w14:textId="77777777" w:rsidR="00050841" w:rsidRPr="00050841" w:rsidRDefault="00050841" w:rsidP="00050841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50841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5%</w:t>
            </w:r>
          </w:p>
        </w:tc>
      </w:tr>
    </w:tbl>
    <w:p w14:paraId="7EDB92E0" w14:textId="77777777" w:rsidR="00C75B9C" w:rsidRDefault="00C75B9C">
      <w:pPr>
        <w:rPr>
          <w:rFonts w:ascii="Times New Roman" w:hAnsi="Times New Roman" w:cs="Times New Roman"/>
        </w:rPr>
      </w:pPr>
    </w:p>
    <w:p w14:paraId="4509950A" w14:textId="226B0640" w:rsidR="00C75B9C" w:rsidRDefault="00C75B9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40A23E74" w14:textId="0FE59A80" w:rsidR="00322566" w:rsidRPr="00210262" w:rsidRDefault="00322566" w:rsidP="00F1318F">
      <w:pPr>
        <w:outlineLvl w:val="0"/>
        <w:rPr>
          <w:rFonts w:ascii="Times New Roman" w:hAnsi="Times New Roman" w:cs="Times New Roman"/>
          <w:sz w:val="24"/>
          <w:szCs w:val="24"/>
        </w:rPr>
      </w:pPr>
      <w:bookmarkStart w:id="4" w:name="_Toc127280394"/>
      <w:r w:rsidRPr="00210262"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>T</w:t>
      </w:r>
      <w:r w:rsidRPr="00210262">
        <w:rPr>
          <w:rFonts w:ascii="Times New Roman" w:hAnsi="Times New Roman" w:cs="Times New Roman"/>
          <w:b/>
          <w:bCs/>
          <w:sz w:val="24"/>
          <w:szCs w:val="24"/>
        </w:rPr>
        <w:t>able</w:t>
      </w:r>
      <w:r w:rsidR="007330FF" w:rsidRPr="00210262">
        <w:rPr>
          <w:rFonts w:ascii="Times New Roman" w:hAnsi="Times New Roman" w:cs="Times New Roman"/>
          <w:b/>
          <w:bCs/>
          <w:sz w:val="24"/>
          <w:szCs w:val="24"/>
        </w:rPr>
        <w:t xml:space="preserve"> S</w:t>
      </w:r>
      <w:r w:rsidR="00221482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="007330FF" w:rsidRPr="00210262">
        <w:rPr>
          <w:rFonts w:ascii="Times New Roman" w:hAnsi="Times New Roman" w:cs="Times New Roman"/>
          <w:sz w:val="24"/>
          <w:szCs w:val="24"/>
        </w:rPr>
        <w:t xml:space="preserve"> The selectivity of each compound at pH 5 based on the electron and </w:t>
      </w:r>
      <w:proofErr w:type="gramStart"/>
      <w:r w:rsidR="007330FF" w:rsidRPr="00210262">
        <w:rPr>
          <w:rFonts w:ascii="Times New Roman" w:hAnsi="Times New Roman" w:cs="Times New Roman"/>
          <w:sz w:val="24"/>
          <w:szCs w:val="24"/>
        </w:rPr>
        <w:t>carbon</w:t>
      </w:r>
      <w:bookmarkEnd w:id="4"/>
      <w:proofErr w:type="gramEnd"/>
    </w:p>
    <w:tbl>
      <w:tblPr>
        <w:tblW w:w="5000" w:type="pct"/>
        <w:jc w:val="center"/>
        <w:tblLook w:val="04A0" w:firstRow="1" w:lastRow="0" w:firstColumn="1" w:lastColumn="0" w:noHBand="0" w:noVBand="1"/>
      </w:tblPr>
      <w:tblGrid>
        <w:gridCol w:w="1824"/>
        <w:gridCol w:w="1428"/>
        <w:gridCol w:w="1428"/>
        <w:gridCol w:w="1428"/>
        <w:gridCol w:w="1589"/>
        <w:gridCol w:w="1589"/>
      </w:tblGrid>
      <w:tr w:rsidR="00974E12" w:rsidRPr="00974E12" w14:paraId="789A4AC5" w14:textId="77777777" w:rsidTr="00FE789E">
        <w:trPr>
          <w:trHeight w:val="276"/>
          <w:jc w:val="center"/>
        </w:trPr>
        <w:tc>
          <w:tcPr>
            <w:tcW w:w="178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244E63" w14:textId="30A67E7E" w:rsidR="00974E12" w:rsidRPr="00974E12" w:rsidRDefault="00974E12" w:rsidP="00974E1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ompound</w:t>
            </w:r>
          </w:p>
        </w:tc>
        <w:tc>
          <w:tcPr>
            <w:tcW w:w="139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F21DD0" w14:textId="77777777" w:rsidR="001B6B19" w:rsidRDefault="00974E12" w:rsidP="001B6B1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Initial con.</w:t>
            </w:r>
          </w:p>
          <w:p w14:paraId="35E0032F" w14:textId="70D66F0F" w:rsidR="00DE5692" w:rsidRPr="00974E12" w:rsidRDefault="00DE5692" w:rsidP="001B6B19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(mM)</w:t>
            </w:r>
          </w:p>
        </w:tc>
        <w:tc>
          <w:tcPr>
            <w:tcW w:w="139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78CC9A" w14:textId="77777777" w:rsidR="00974E12" w:rsidRDefault="00974E12" w:rsidP="00974E1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Final con.</w:t>
            </w:r>
          </w:p>
          <w:p w14:paraId="6DE6E608" w14:textId="724E2462" w:rsidR="00DE5692" w:rsidRPr="00974E12" w:rsidRDefault="00DE5692" w:rsidP="00974E1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(mM)</w:t>
            </w:r>
          </w:p>
        </w:tc>
        <w:tc>
          <w:tcPr>
            <w:tcW w:w="1395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EF77F3" w14:textId="77777777" w:rsidR="00974E12" w:rsidRDefault="00974E12" w:rsidP="00974E1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Δ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 xml:space="preserve"> 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on.</w:t>
            </w:r>
          </w:p>
          <w:p w14:paraId="4E13B771" w14:textId="18D98C62" w:rsidR="00DE5692" w:rsidRPr="00974E12" w:rsidRDefault="00DE5692" w:rsidP="00974E1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(mM)</w:t>
            </w:r>
          </w:p>
        </w:tc>
        <w:tc>
          <w:tcPr>
            <w:tcW w:w="155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7151AD" w14:textId="77777777" w:rsidR="00974E12" w:rsidRPr="00974E12" w:rsidRDefault="00974E12" w:rsidP="00974E1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 xml:space="preserve">Selectivity mol </w:t>
            </w:r>
            <w:r w:rsidRPr="00974E12">
              <w:rPr>
                <w:rFonts w:ascii="Times New Roman" w:eastAsia="DengXian" w:hAnsi="Times New Roman" w:cs="Times New Roman"/>
                <w:i/>
                <w:iCs/>
                <w:color w:val="000000"/>
                <w:kern w:val="0"/>
                <w:sz w:val="22"/>
                <w14:ligatures w14:val="none"/>
              </w:rPr>
              <w:t>e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- %</w:t>
            </w:r>
          </w:p>
        </w:tc>
        <w:tc>
          <w:tcPr>
            <w:tcW w:w="155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573BB4" w14:textId="77777777" w:rsidR="00974E12" w:rsidRPr="00974E12" w:rsidRDefault="00974E12" w:rsidP="00974E1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Selectivity mol C %</w:t>
            </w:r>
          </w:p>
        </w:tc>
      </w:tr>
      <w:tr w:rsidR="00044B73" w:rsidRPr="00974E12" w14:paraId="5682D27A" w14:textId="77777777" w:rsidTr="00BB48E5">
        <w:trPr>
          <w:trHeight w:val="276"/>
          <w:jc w:val="center"/>
        </w:trPr>
        <w:tc>
          <w:tcPr>
            <w:tcW w:w="1781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33545D" w14:textId="616C156A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Ethanol</w:t>
            </w:r>
          </w:p>
        </w:tc>
        <w:tc>
          <w:tcPr>
            <w:tcW w:w="1395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843BD" w14:textId="129FAE85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173.98</w:t>
            </w:r>
          </w:p>
        </w:tc>
        <w:tc>
          <w:tcPr>
            <w:tcW w:w="1395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B55DF" w14:textId="236AF0CA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38.74</w:t>
            </w:r>
          </w:p>
        </w:tc>
        <w:tc>
          <w:tcPr>
            <w:tcW w:w="1395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A05EF" w14:textId="307D8688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-135.23</w:t>
            </w:r>
          </w:p>
        </w:tc>
        <w:tc>
          <w:tcPr>
            <w:tcW w:w="1552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264F7" w14:textId="5C58D962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552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98019F" w14:textId="0B776635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</w:tr>
      <w:tr w:rsidR="00044B73" w:rsidRPr="00974E12" w14:paraId="3D18A2A2" w14:textId="77777777" w:rsidTr="00BB48E5">
        <w:trPr>
          <w:trHeight w:val="276"/>
          <w:jc w:val="center"/>
        </w:trPr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D1887B" w14:textId="2D48AB93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Propanol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DC1AE" w14:textId="3DD181AA" w:rsidR="00044B73" w:rsidRPr="00044B73" w:rsidRDefault="009D4A39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C18BD" w14:textId="49E46085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3.39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DCD0C" w14:textId="15675AD9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3.39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F01CA7" w14:textId="77777777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.52%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87FD99" w14:textId="77777777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.42%</w:t>
            </w:r>
          </w:p>
        </w:tc>
      </w:tr>
      <w:tr w:rsidR="00044B73" w:rsidRPr="00974E12" w14:paraId="3D7BEE1C" w14:textId="77777777" w:rsidTr="00BB48E5">
        <w:trPr>
          <w:trHeight w:val="276"/>
          <w:jc w:val="center"/>
        </w:trPr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408B3" w14:textId="6A72BEDA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Butanol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EB1CB" w14:textId="19AD96D5" w:rsidR="00044B73" w:rsidRPr="00044B73" w:rsidRDefault="009D4A39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76879" w14:textId="18DD55F3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11.55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FDEDA" w14:textId="22787A04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11.55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F5032C" w14:textId="77777777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6.01%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78EBD" w14:textId="77777777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5.57%</w:t>
            </w:r>
          </w:p>
        </w:tc>
      </w:tr>
      <w:tr w:rsidR="00044B73" w:rsidRPr="00974E12" w14:paraId="5361573D" w14:textId="77777777" w:rsidTr="00BB48E5">
        <w:trPr>
          <w:trHeight w:val="276"/>
          <w:jc w:val="center"/>
        </w:trPr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A6EFA" w14:textId="4D2AB678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Pentanol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05F9C" w14:textId="5410D88A" w:rsidR="00044B73" w:rsidRPr="00044B73" w:rsidRDefault="009D4A39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0C7FF" w14:textId="1DDC5BAB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0.11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58A28" w14:textId="322F0FBE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0.11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1F892" w14:textId="77777777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19%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09E349" w14:textId="77777777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18%</w:t>
            </w:r>
          </w:p>
        </w:tc>
      </w:tr>
      <w:tr w:rsidR="00044B73" w:rsidRPr="00974E12" w14:paraId="3BF72B80" w14:textId="77777777" w:rsidTr="00BB48E5">
        <w:trPr>
          <w:trHeight w:val="276"/>
          <w:jc w:val="center"/>
        </w:trPr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C9254" w14:textId="732EAB79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Hexanol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6922E" w14:textId="0D435548" w:rsidR="00044B73" w:rsidRPr="00044B73" w:rsidRDefault="009D4A39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2DD9A" w14:textId="53E87D9E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0.29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C568D" w14:textId="2B692F25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0.29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157DB" w14:textId="77777777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61%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45754" w14:textId="77777777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59%</w:t>
            </w:r>
          </w:p>
        </w:tc>
      </w:tr>
      <w:tr w:rsidR="00044B73" w:rsidRPr="00974E12" w14:paraId="0B79F909" w14:textId="77777777" w:rsidTr="00BB48E5">
        <w:trPr>
          <w:trHeight w:val="276"/>
          <w:jc w:val="center"/>
        </w:trPr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C9C41" w14:textId="0DE70CEB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cetate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3196B" w14:textId="78750630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12.71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2F35E" w14:textId="65755849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2.07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F1A4A" w14:textId="72B77CD6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-10.65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A06B1C" w14:textId="1EE6FF4C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3A1664" w14:textId="238FA96B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</w:tr>
      <w:tr w:rsidR="00044B73" w:rsidRPr="00974E12" w14:paraId="191CF042" w14:textId="77777777" w:rsidTr="00BB48E5">
        <w:trPr>
          <w:trHeight w:val="276"/>
          <w:jc w:val="center"/>
        </w:trPr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387BD" w14:textId="0DF13DD7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Propionate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B43B6" w14:textId="33712F9A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1.54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18617" w14:textId="4F3F247A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0.00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20C8D" w14:textId="49055881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-1.54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86227" w14:textId="169EFB5D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BA3F59" w14:textId="4F7B3188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</w:tr>
      <w:tr w:rsidR="00044B73" w:rsidRPr="00974E12" w14:paraId="684D2E41" w14:textId="77777777" w:rsidTr="00BB48E5">
        <w:trPr>
          <w:trHeight w:val="276"/>
          <w:jc w:val="center"/>
        </w:trPr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9CCED" w14:textId="340AB256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Butyrate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7555E" w14:textId="29FC4E67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2.95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2FCF8" w14:textId="143ECB88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27.35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F9FD1" w14:textId="19342A4A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24.40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22FA14" w14:textId="77777777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8.17%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0B35A" w14:textId="77777777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2.87%</w:t>
            </w:r>
          </w:p>
        </w:tc>
      </w:tr>
      <w:tr w:rsidR="00044B73" w:rsidRPr="00974E12" w14:paraId="0A90E51D" w14:textId="77777777" w:rsidTr="00BB48E5">
        <w:trPr>
          <w:trHeight w:val="276"/>
          <w:jc w:val="center"/>
        </w:trPr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4540B" w14:textId="55BA5D20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Valerate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9216E" w14:textId="1DE5B4C5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1.49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4677B" w14:textId="196A088D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1.39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2B086" w14:textId="322728B6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-0.10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4AF287" w14:textId="56ACA3F7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46E376" w14:textId="0418DDE2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</w:tr>
      <w:tr w:rsidR="00044B73" w:rsidRPr="00974E12" w14:paraId="58047D57" w14:textId="77777777" w:rsidTr="00BB48E5">
        <w:trPr>
          <w:trHeight w:val="276"/>
          <w:jc w:val="center"/>
        </w:trPr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B23956" w14:textId="5BFB2F1F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aproate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E941A" w14:textId="0C1FE0B7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0.37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466AA" w14:textId="187F95DE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4.04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34A99" w14:textId="67234263" w:rsidR="00044B73" w:rsidRPr="00044B73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044B73">
              <w:rPr>
                <w:rFonts w:ascii="Times New Roman" w:hAnsi="Times New Roman" w:cs="Times New Roman"/>
                <w:color w:val="000000"/>
                <w:sz w:val="22"/>
              </w:rPr>
              <w:t>3.67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183F5" w14:textId="77777777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.78%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F02692" w14:textId="77777777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7.42%</w:t>
            </w:r>
          </w:p>
        </w:tc>
      </w:tr>
      <w:tr w:rsidR="00044B73" w:rsidRPr="00974E12" w14:paraId="3F80BADF" w14:textId="77777777" w:rsidTr="00BB48E5">
        <w:trPr>
          <w:trHeight w:val="276"/>
          <w:jc w:val="center"/>
        </w:trPr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494554" w14:textId="43F743B4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Heptanoate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56F5E" w14:textId="7B3EAE7C" w:rsidR="00044B73" w:rsidRPr="00044B73" w:rsidRDefault="009D4A39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E70C4" w14:textId="3E759A4C" w:rsidR="00044B73" w:rsidRPr="00044B73" w:rsidRDefault="009D4A39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906B6" w14:textId="4DD16E28" w:rsidR="00044B73" w:rsidRPr="00044B73" w:rsidRDefault="009D4A39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836988" w14:textId="3831587C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  <w14:ligatures w14:val="none"/>
              </w:rPr>
              <w:t>0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%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45229" w14:textId="54EEA0C6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  <w14:ligatures w14:val="none"/>
              </w:rPr>
              <w:t>0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%</w:t>
            </w:r>
          </w:p>
        </w:tc>
      </w:tr>
      <w:tr w:rsidR="00044B73" w:rsidRPr="00974E12" w14:paraId="091EB20F" w14:textId="77777777" w:rsidTr="00BB48E5">
        <w:trPr>
          <w:trHeight w:val="276"/>
          <w:jc w:val="center"/>
        </w:trPr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DDDE5" w14:textId="4943220D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aprylate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66EB7" w14:textId="00773DBA" w:rsidR="00044B73" w:rsidRPr="00044B73" w:rsidRDefault="009D4A39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211C3" w14:textId="6884FBAD" w:rsidR="00044B73" w:rsidRPr="00044B73" w:rsidRDefault="009D4A39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030EC" w14:textId="08D0CB5B" w:rsidR="00044B73" w:rsidRPr="00044B73" w:rsidRDefault="009D4A39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E1815D" w14:textId="39CB1155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  <w14:ligatures w14:val="none"/>
              </w:rPr>
              <w:t>0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%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C8608" w14:textId="05F5BB4F" w:rsidR="00044B73" w:rsidRPr="00974E12" w:rsidRDefault="00044B73" w:rsidP="00044B7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  <w:kern w:val="0"/>
                <w:sz w:val="22"/>
                <w14:ligatures w14:val="none"/>
              </w:rPr>
              <w:t>0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%</w:t>
            </w:r>
          </w:p>
        </w:tc>
      </w:tr>
      <w:tr w:rsidR="00FE789E" w:rsidRPr="00974E12" w14:paraId="0F1CEC84" w14:textId="77777777" w:rsidTr="00FE789E">
        <w:trPr>
          <w:trHeight w:val="276"/>
          <w:jc w:val="center"/>
        </w:trPr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1920F" w14:textId="77777777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H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vertAlign w:val="subscript"/>
                <w14:ligatures w14:val="none"/>
              </w:rPr>
              <w:t>4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D3486" w14:textId="5D582D6E" w:rsidR="00FE789E" w:rsidRPr="00974E12" w:rsidRDefault="00AB15A9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&lt;1%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84C1E2" w14:textId="1AD3AB22" w:rsidR="00FE789E" w:rsidRPr="00974E12" w:rsidRDefault="00AB15A9" w:rsidP="00FE789E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&lt;1%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EE6B4" w14:textId="2879663F" w:rsidR="00FE789E" w:rsidRPr="00974E12" w:rsidRDefault="00AB15A9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53492" w14:textId="6EB23E3D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AEB32E" w14:textId="64E7D5F9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</w:tr>
      <w:tr w:rsidR="00FE789E" w:rsidRPr="00974E12" w14:paraId="46AEE524" w14:textId="77777777" w:rsidTr="00FE789E">
        <w:trPr>
          <w:trHeight w:val="276"/>
          <w:jc w:val="center"/>
        </w:trPr>
        <w:tc>
          <w:tcPr>
            <w:tcW w:w="17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A40B8" w14:textId="77777777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O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vertAlign w:val="subscript"/>
                <w14:ligatures w14:val="none"/>
              </w:rPr>
              <w:t>2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81B899" w14:textId="77777777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58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9392AF" w14:textId="77777777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34</w:t>
            </w:r>
          </w:p>
        </w:tc>
        <w:tc>
          <w:tcPr>
            <w:tcW w:w="13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6F19E5" w14:textId="77777777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-0.24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412343" w14:textId="486D4246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2763D" w14:textId="4063BFC6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</w:tr>
      <w:tr w:rsidR="00FE789E" w:rsidRPr="00974E12" w14:paraId="61A4A206" w14:textId="77777777" w:rsidTr="00FE789E">
        <w:trPr>
          <w:trHeight w:val="276"/>
          <w:jc w:val="center"/>
        </w:trPr>
        <w:tc>
          <w:tcPr>
            <w:tcW w:w="178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996DE5" w14:textId="77777777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H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vertAlign w:val="subscript"/>
                <w14:ligatures w14:val="none"/>
              </w:rPr>
              <w:t>2</w:t>
            </w:r>
          </w:p>
        </w:tc>
        <w:tc>
          <w:tcPr>
            <w:tcW w:w="13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19BF89" w14:textId="77777777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21</w:t>
            </w:r>
          </w:p>
        </w:tc>
        <w:tc>
          <w:tcPr>
            <w:tcW w:w="13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D5C057" w14:textId="77777777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85</w:t>
            </w:r>
          </w:p>
        </w:tc>
        <w:tc>
          <w:tcPr>
            <w:tcW w:w="139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408DB7" w14:textId="77777777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64</w:t>
            </w:r>
          </w:p>
        </w:tc>
        <w:tc>
          <w:tcPr>
            <w:tcW w:w="15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898397" w14:textId="22944D60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5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8A1718" w14:textId="7ED68667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</w:tr>
      <w:tr w:rsidR="00FE789E" w:rsidRPr="00974E12" w14:paraId="0BD396C3" w14:textId="77777777" w:rsidTr="00FE789E">
        <w:trPr>
          <w:trHeight w:val="276"/>
          <w:jc w:val="center"/>
        </w:trPr>
        <w:tc>
          <w:tcPr>
            <w:tcW w:w="178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E8A3C3" w14:textId="77777777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Unidentified</w:t>
            </w:r>
          </w:p>
        </w:tc>
        <w:tc>
          <w:tcPr>
            <w:tcW w:w="1395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DF32AE" w14:textId="77777777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</w:p>
        </w:tc>
        <w:tc>
          <w:tcPr>
            <w:tcW w:w="1395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A7F196" w14:textId="77777777" w:rsidR="00FE789E" w:rsidRPr="00974E12" w:rsidRDefault="00FE789E" w:rsidP="00FE789E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395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EBE00E" w14:textId="77777777" w:rsidR="00FE789E" w:rsidRPr="00974E12" w:rsidRDefault="00FE789E" w:rsidP="00FE789E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55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FF6DBF" w14:textId="77777777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4.73%</w:t>
            </w:r>
          </w:p>
        </w:tc>
        <w:tc>
          <w:tcPr>
            <w:tcW w:w="155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22318D" w14:textId="77777777" w:rsidR="00FE789E" w:rsidRPr="00974E12" w:rsidRDefault="00FE789E" w:rsidP="00FE789E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9.95%</w:t>
            </w:r>
          </w:p>
        </w:tc>
      </w:tr>
    </w:tbl>
    <w:p w14:paraId="4BE93B4F" w14:textId="2292311B" w:rsidR="007330FF" w:rsidRDefault="007330FF">
      <w:pPr>
        <w:rPr>
          <w:rFonts w:ascii="Times New Roman" w:hAnsi="Times New Roman" w:cs="Times New Roman"/>
        </w:rPr>
      </w:pPr>
    </w:p>
    <w:p w14:paraId="5D72A083" w14:textId="77777777" w:rsidR="007330FF" w:rsidRDefault="007330F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54F0135F" w14:textId="2978ECBC" w:rsidR="007330FF" w:rsidRPr="00210262" w:rsidRDefault="00E407A3" w:rsidP="00F1318F">
      <w:pPr>
        <w:outlineLvl w:val="0"/>
        <w:rPr>
          <w:rFonts w:ascii="Times New Roman" w:hAnsi="Times New Roman" w:cs="Times New Roman"/>
          <w:sz w:val="24"/>
          <w:szCs w:val="24"/>
        </w:rPr>
      </w:pPr>
      <w:bookmarkStart w:id="5" w:name="_Toc127280395"/>
      <w:r w:rsidRPr="00210262"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>T</w:t>
      </w:r>
      <w:r w:rsidRPr="00210262">
        <w:rPr>
          <w:rFonts w:ascii="Times New Roman" w:hAnsi="Times New Roman" w:cs="Times New Roman"/>
          <w:b/>
          <w:bCs/>
          <w:sz w:val="24"/>
          <w:szCs w:val="24"/>
        </w:rPr>
        <w:t>able S</w:t>
      </w:r>
      <w:r w:rsidR="00221482"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="007330FF" w:rsidRPr="00210262">
        <w:rPr>
          <w:rFonts w:ascii="Times New Roman" w:hAnsi="Times New Roman" w:cs="Times New Roman"/>
          <w:sz w:val="24"/>
          <w:szCs w:val="24"/>
        </w:rPr>
        <w:t xml:space="preserve"> The selectivity of each compound at pH 7 based on the electron and </w:t>
      </w:r>
      <w:proofErr w:type="gramStart"/>
      <w:r w:rsidR="007330FF" w:rsidRPr="00210262">
        <w:rPr>
          <w:rFonts w:ascii="Times New Roman" w:hAnsi="Times New Roman" w:cs="Times New Roman"/>
          <w:sz w:val="24"/>
          <w:szCs w:val="24"/>
        </w:rPr>
        <w:t>carbon</w:t>
      </w:r>
      <w:bookmarkEnd w:id="5"/>
      <w:proofErr w:type="gramEnd"/>
    </w:p>
    <w:tbl>
      <w:tblPr>
        <w:tblW w:w="5000" w:type="pct"/>
        <w:jc w:val="center"/>
        <w:tblLook w:val="04A0" w:firstRow="1" w:lastRow="0" w:firstColumn="1" w:lastColumn="0" w:noHBand="0" w:noVBand="1"/>
      </w:tblPr>
      <w:tblGrid>
        <w:gridCol w:w="1543"/>
        <w:gridCol w:w="1560"/>
        <w:gridCol w:w="1586"/>
        <w:gridCol w:w="1637"/>
        <w:gridCol w:w="1480"/>
        <w:gridCol w:w="1480"/>
      </w:tblGrid>
      <w:tr w:rsidR="00B450E3" w:rsidRPr="00547607" w14:paraId="43BA5A86" w14:textId="77777777" w:rsidTr="00637843">
        <w:trPr>
          <w:trHeight w:val="276"/>
          <w:jc w:val="center"/>
        </w:trPr>
        <w:tc>
          <w:tcPr>
            <w:tcW w:w="1493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A07964" w14:textId="792D400C" w:rsidR="00B450E3" w:rsidRPr="00547607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ompound</w:t>
            </w:r>
          </w:p>
        </w:tc>
        <w:tc>
          <w:tcPr>
            <w:tcW w:w="1527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2EB41B" w14:textId="77777777" w:rsidR="00B450E3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Initial con.</w:t>
            </w:r>
          </w:p>
          <w:p w14:paraId="2C5DBC2F" w14:textId="78C06D3C" w:rsidR="00B450E3" w:rsidRPr="00547607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(mM)</w:t>
            </w:r>
          </w:p>
        </w:tc>
        <w:tc>
          <w:tcPr>
            <w:tcW w:w="155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B42817" w14:textId="77777777" w:rsidR="00B450E3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Final con.</w:t>
            </w:r>
          </w:p>
          <w:p w14:paraId="23091C29" w14:textId="6272DFCE" w:rsidR="00B450E3" w:rsidRPr="00547607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(mM)</w:t>
            </w:r>
          </w:p>
        </w:tc>
        <w:tc>
          <w:tcPr>
            <w:tcW w:w="1602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962F2E" w14:textId="77777777" w:rsidR="00B450E3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Δ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 xml:space="preserve"> 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on.</w:t>
            </w:r>
          </w:p>
          <w:p w14:paraId="2F8A1681" w14:textId="349D0002" w:rsidR="00B450E3" w:rsidRPr="00547607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(mM)</w:t>
            </w:r>
          </w:p>
        </w:tc>
        <w:tc>
          <w:tcPr>
            <w:tcW w:w="144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8E22E3" w14:textId="77777777" w:rsidR="00B450E3" w:rsidRPr="00547607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Selectivity mol e- %</w:t>
            </w:r>
          </w:p>
        </w:tc>
        <w:tc>
          <w:tcPr>
            <w:tcW w:w="1448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DD3800" w14:textId="77777777" w:rsidR="00B450E3" w:rsidRPr="00547607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Selectivity mol C %</w:t>
            </w:r>
          </w:p>
        </w:tc>
      </w:tr>
      <w:tr w:rsidR="00192850" w:rsidRPr="00547607" w14:paraId="6480E698" w14:textId="77777777" w:rsidTr="00113389">
        <w:trPr>
          <w:trHeight w:val="276"/>
          <w:jc w:val="center"/>
        </w:trPr>
        <w:tc>
          <w:tcPr>
            <w:tcW w:w="1493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2FB0B4" w14:textId="6B3BEF2C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Ethanol</w:t>
            </w:r>
          </w:p>
        </w:tc>
        <w:tc>
          <w:tcPr>
            <w:tcW w:w="1527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AC40E" w14:textId="6961F5A0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173.98</w:t>
            </w:r>
          </w:p>
        </w:tc>
        <w:tc>
          <w:tcPr>
            <w:tcW w:w="1552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01EAF" w14:textId="67958ECB" w:rsidR="00192850" w:rsidRPr="00192850" w:rsidRDefault="00B450E3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602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5F1FF" w14:textId="75FDBB80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-173.98</w:t>
            </w:r>
          </w:p>
        </w:tc>
        <w:tc>
          <w:tcPr>
            <w:tcW w:w="1448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195FB" w14:textId="61BABB81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448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03AFEC" w14:textId="599D50F5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</w:tr>
      <w:tr w:rsidR="00192850" w:rsidRPr="00547607" w14:paraId="52CBDA10" w14:textId="77777777" w:rsidTr="00113389">
        <w:trPr>
          <w:trHeight w:val="276"/>
          <w:jc w:val="center"/>
        </w:trPr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1B4AC8" w14:textId="1883CD62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Propanol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0B445" w14:textId="18E85DCF" w:rsidR="00192850" w:rsidRPr="00192850" w:rsidRDefault="00B450E3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09E33" w14:textId="4A7634B2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3.15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1C9FF" w14:textId="60A3653A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3.15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4EE958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.50%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AA72B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.40%</w:t>
            </w:r>
          </w:p>
        </w:tc>
      </w:tr>
      <w:tr w:rsidR="00192850" w:rsidRPr="00547607" w14:paraId="23C67BF8" w14:textId="77777777" w:rsidTr="00113389">
        <w:trPr>
          <w:trHeight w:val="276"/>
          <w:jc w:val="center"/>
        </w:trPr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796F8D" w14:textId="05D47994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Butanol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968F6" w14:textId="78EDB36D" w:rsidR="00192850" w:rsidRPr="00192850" w:rsidRDefault="00B450E3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C7F36" w14:textId="3D4383C3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3.13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8E5EE" w14:textId="636A8833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3.13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98E7C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.30%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2C1FA2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.18%</w:t>
            </w:r>
          </w:p>
        </w:tc>
      </w:tr>
      <w:tr w:rsidR="00192850" w:rsidRPr="00547607" w14:paraId="335694C1" w14:textId="77777777" w:rsidTr="00113389">
        <w:trPr>
          <w:trHeight w:val="276"/>
          <w:jc w:val="center"/>
        </w:trPr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EA513" w14:textId="5D6F4D43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Pentanol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F846C" w14:textId="4A6E0AE9" w:rsidR="00192850" w:rsidRPr="00192850" w:rsidRDefault="00B450E3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7F7C1" w14:textId="27C5A5D1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0.13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87CC1" w14:textId="4569E179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0.13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F6E98F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17%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6AC6B9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17%</w:t>
            </w:r>
          </w:p>
        </w:tc>
      </w:tr>
      <w:tr w:rsidR="00192850" w:rsidRPr="00547607" w14:paraId="65ED4DBD" w14:textId="77777777" w:rsidTr="00113389">
        <w:trPr>
          <w:trHeight w:val="276"/>
          <w:jc w:val="center"/>
        </w:trPr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959019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Hexanol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5DCB5" w14:textId="38677D0E" w:rsidR="00192850" w:rsidRPr="00192850" w:rsidRDefault="00B450E3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0EC7C" w14:textId="20ED8FF0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0.60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D3DFE" w14:textId="2541DC3F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0.60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0172A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95%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B54A3A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91%</w:t>
            </w:r>
          </w:p>
        </w:tc>
      </w:tr>
      <w:tr w:rsidR="00192850" w:rsidRPr="00547607" w14:paraId="470D1A83" w14:textId="77777777" w:rsidTr="00113389">
        <w:trPr>
          <w:trHeight w:val="276"/>
          <w:jc w:val="center"/>
        </w:trPr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CC2E1D" w14:textId="54E32F16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cetate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2024D" w14:textId="44CCB5D6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22.66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F0FCD" w14:textId="5960A2E4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1.45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DFE6C" w14:textId="5A1DC2D7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-21.21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62BA2" w14:textId="4B733A13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D4BABF" w14:textId="5C09025F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</w:tr>
      <w:tr w:rsidR="00192850" w:rsidRPr="00547607" w14:paraId="6BF6CB79" w14:textId="77777777" w:rsidTr="00113389">
        <w:trPr>
          <w:trHeight w:val="276"/>
          <w:jc w:val="center"/>
        </w:trPr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BEE75C" w14:textId="4935F70C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Propionate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E911C" w14:textId="260BEDCA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5.08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1AD1A" w14:textId="5F510428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4.00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A6E54" w14:textId="601DA3F9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-1.08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7429D" w14:textId="636B1FB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E3606B" w14:textId="3C27DD6A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</w:tr>
      <w:tr w:rsidR="00192850" w:rsidRPr="00547607" w14:paraId="37E66F0C" w14:textId="77777777" w:rsidTr="00113389">
        <w:trPr>
          <w:trHeight w:val="276"/>
          <w:jc w:val="center"/>
        </w:trPr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E8E2A8" w14:textId="38266ECE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Butyrate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C310F" w14:textId="68F1FB30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2.35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2C0D3" w14:textId="3D9BF877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43.54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C3738" w14:textId="0E052E83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41.19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F44A6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6.25%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895DF6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1.86%</w:t>
            </w:r>
          </w:p>
        </w:tc>
      </w:tr>
      <w:tr w:rsidR="00192850" w:rsidRPr="00547607" w14:paraId="072FAD92" w14:textId="77777777" w:rsidTr="00113389">
        <w:trPr>
          <w:trHeight w:val="276"/>
          <w:jc w:val="center"/>
        </w:trPr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3F008B" w14:textId="7AE9A07D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Valerate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49E86" w14:textId="695C5DE1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1.51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26634" w14:textId="36A6F90D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3.70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7A58B" w14:textId="189938E6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2.19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76985E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.50%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023F2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.78%</w:t>
            </w:r>
          </w:p>
        </w:tc>
      </w:tr>
      <w:tr w:rsidR="00192850" w:rsidRPr="00547607" w14:paraId="3FC55F4F" w14:textId="77777777" w:rsidTr="00113389">
        <w:trPr>
          <w:trHeight w:val="276"/>
          <w:jc w:val="center"/>
        </w:trPr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2656C" w14:textId="052D481E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aproate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9C099" w14:textId="35B8733B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0.43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E5154" w14:textId="4EEFCA05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28.93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2A948" w14:textId="2C28BC9C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28.50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5031C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0.13%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F5337F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3.44%</w:t>
            </w:r>
          </w:p>
        </w:tc>
      </w:tr>
      <w:tr w:rsidR="00192850" w:rsidRPr="00547607" w14:paraId="34A0CCD6" w14:textId="77777777" w:rsidTr="00113389">
        <w:trPr>
          <w:trHeight w:val="276"/>
          <w:jc w:val="center"/>
        </w:trPr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6412E" w14:textId="34A424BD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Heptanoate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F2F44" w14:textId="04AD3017" w:rsidR="00192850" w:rsidRPr="00192850" w:rsidRDefault="009D4A39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52E53" w14:textId="508DCAC2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0.05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F1233" w14:textId="55081426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0.05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A0585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9%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D294BD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9%</w:t>
            </w:r>
          </w:p>
        </w:tc>
      </w:tr>
      <w:tr w:rsidR="00192850" w:rsidRPr="00547607" w14:paraId="0435E083" w14:textId="77777777" w:rsidTr="00113389">
        <w:trPr>
          <w:trHeight w:val="276"/>
          <w:jc w:val="center"/>
        </w:trPr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DEEDBC" w14:textId="721A6250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aprylate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2FD6B" w14:textId="2CB98C26" w:rsidR="00192850" w:rsidRPr="00192850" w:rsidRDefault="009D4A39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hAnsi="Times New Roman" w:cs="Times New Roman"/>
                <w:color w:val="000000"/>
                <w:sz w:val="22"/>
              </w:rPr>
              <w:t>0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0CD96" w14:textId="34C7A68B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0.12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BB38E" w14:textId="2520506F" w:rsidR="00192850" w:rsidRPr="00192850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192850">
              <w:rPr>
                <w:rFonts w:ascii="Times New Roman" w:hAnsi="Times New Roman" w:cs="Times New Roman"/>
                <w:color w:val="000000"/>
                <w:sz w:val="22"/>
              </w:rPr>
              <w:t>0.12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D4340B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23%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DD3B3A" w14:textId="77777777" w:rsidR="00192850" w:rsidRPr="00547607" w:rsidRDefault="00192850" w:rsidP="0019285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24%</w:t>
            </w:r>
          </w:p>
        </w:tc>
      </w:tr>
      <w:tr w:rsidR="00547607" w:rsidRPr="00547607" w14:paraId="3D86E7CA" w14:textId="77777777" w:rsidTr="00547607">
        <w:trPr>
          <w:trHeight w:val="276"/>
          <w:jc w:val="center"/>
        </w:trPr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2BD29" w14:textId="77777777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H</w:t>
            </w: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vertAlign w:val="subscript"/>
                <w14:ligatures w14:val="none"/>
              </w:rPr>
              <w:t>4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F90E1" w14:textId="77777777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&lt;1%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75F06A" w14:textId="77777777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&lt;1%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94E2E9" w14:textId="1C1C83A1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D1B44D" w14:textId="4E3FF1E6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FEB587" w14:textId="21D60A0A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</w:tr>
      <w:tr w:rsidR="00547607" w:rsidRPr="00547607" w14:paraId="38A2E791" w14:textId="77777777" w:rsidTr="00547607">
        <w:trPr>
          <w:trHeight w:val="276"/>
          <w:jc w:val="center"/>
        </w:trPr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7711DC" w14:textId="77777777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O</w:t>
            </w: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vertAlign w:val="subscript"/>
                <w14:ligatures w14:val="none"/>
              </w:rPr>
              <w:t>2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F53131" w14:textId="77777777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66</w:t>
            </w:r>
          </w:p>
        </w:tc>
        <w:tc>
          <w:tcPr>
            <w:tcW w:w="1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CD979" w14:textId="77777777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19</w:t>
            </w:r>
          </w:p>
        </w:tc>
        <w:tc>
          <w:tcPr>
            <w:tcW w:w="160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DFEB66" w14:textId="74822539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5665DF" w14:textId="4F102A9D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4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EF03B" w14:textId="0369F69C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</w:tr>
      <w:tr w:rsidR="00547607" w:rsidRPr="00547607" w14:paraId="3CFBBF6E" w14:textId="77777777" w:rsidTr="00637843">
        <w:trPr>
          <w:trHeight w:val="276"/>
          <w:jc w:val="center"/>
        </w:trPr>
        <w:tc>
          <w:tcPr>
            <w:tcW w:w="149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9A813D" w14:textId="77777777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H</w:t>
            </w: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vertAlign w:val="subscript"/>
                <w14:ligatures w14:val="none"/>
              </w:rPr>
              <w:t>2</w:t>
            </w:r>
          </w:p>
        </w:tc>
        <w:tc>
          <w:tcPr>
            <w:tcW w:w="152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5CD9A7" w14:textId="77777777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1</w:t>
            </w:r>
          </w:p>
        </w:tc>
        <w:tc>
          <w:tcPr>
            <w:tcW w:w="155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16A300" w14:textId="77777777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.25</w:t>
            </w:r>
          </w:p>
        </w:tc>
        <w:tc>
          <w:tcPr>
            <w:tcW w:w="160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780DD7" w14:textId="395D7A42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44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7DEF4" w14:textId="667AB084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  <w:tc>
          <w:tcPr>
            <w:tcW w:w="144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F0F535" w14:textId="3C531138" w:rsidR="00547607" w:rsidRPr="00547607" w:rsidRDefault="00547607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.</w:t>
            </w:r>
          </w:p>
        </w:tc>
      </w:tr>
      <w:tr w:rsidR="00637843" w:rsidRPr="00547607" w14:paraId="1E029C7D" w14:textId="77777777" w:rsidTr="00637843">
        <w:trPr>
          <w:trHeight w:val="276"/>
          <w:jc w:val="center"/>
        </w:trPr>
        <w:tc>
          <w:tcPr>
            <w:tcW w:w="151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C58740" w14:textId="77777777" w:rsidR="00637843" w:rsidRPr="00547607" w:rsidRDefault="00637843" w:rsidP="0063784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Unidentified</w:t>
            </w:r>
          </w:p>
        </w:tc>
        <w:tc>
          <w:tcPr>
            <w:tcW w:w="151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20EBBC40" w14:textId="6862C8FD" w:rsidR="00637843" w:rsidRPr="00547607" w:rsidRDefault="00637843" w:rsidP="0063784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</w:p>
        </w:tc>
        <w:tc>
          <w:tcPr>
            <w:tcW w:w="155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A19C33" w14:textId="77777777" w:rsidR="00637843" w:rsidRPr="00547607" w:rsidRDefault="00637843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</w:p>
        </w:tc>
        <w:tc>
          <w:tcPr>
            <w:tcW w:w="160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F205CD" w14:textId="77777777" w:rsidR="00637843" w:rsidRPr="00547607" w:rsidRDefault="00637843" w:rsidP="00547607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44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D568EF" w14:textId="77777777" w:rsidR="00637843" w:rsidRPr="00547607" w:rsidRDefault="00637843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3.87%</w:t>
            </w:r>
          </w:p>
        </w:tc>
        <w:tc>
          <w:tcPr>
            <w:tcW w:w="144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275C09" w14:textId="77777777" w:rsidR="00637843" w:rsidRPr="00547607" w:rsidRDefault="00637843" w:rsidP="00547607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547607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.92%</w:t>
            </w:r>
          </w:p>
        </w:tc>
      </w:tr>
    </w:tbl>
    <w:p w14:paraId="65FE1670" w14:textId="77777777" w:rsidR="00E407A3" w:rsidRDefault="00E407A3">
      <w:pPr>
        <w:rPr>
          <w:rFonts w:ascii="Times New Roman" w:hAnsi="Times New Roman" w:cs="Times New Roman"/>
        </w:rPr>
      </w:pPr>
    </w:p>
    <w:p w14:paraId="34E4F57A" w14:textId="77777777" w:rsidR="003B441B" w:rsidRDefault="003B441B">
      <w:pPr>
        <w:rPr>
          <w:rFonts w:ascii="Times New Roman" w:hAnsi="Times New Roman" w:cs="Times New Roman"/>
        </w:rPr>
      </w:pPr>
    </w:p>
    <w:p w14:paraId="6D78CB91" w14:textId="028DDF31" w:rsidR="003B441B" w:rsidRDefault="003B441B">
      <w:pPr>
        <w:rPr>
          <w:rFonts w:ascii="Times New Roman" w:hAnsi="Times New Roman" w:cs="Times New Roman"/>
        </w:rPr>
      </w:pPr>
    </w:p>
    <w:p w14:paraId="17B7FD6C" w14:textId="0881C892" w:rsidR="007330FF" w:rsidRDefault="007330FF">
      <w:pPr>
        <w:rPr>
          <w:rFonts w:ascii="Times New Roman" w:hAnsi="Times New Roman" w:cs="Times New Roman"/>
        </w:rPr>
      </w:pPr>
    </w:p>
    <w:p w14:paraId="75F83339" w14:textId="2DAA97C6" w:rsidR="007330FF" w:rsidRDefault="007330F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0ACA3A3A" w14:textId="516CF811" w:rsidR="007330FF" w:rsidRPr="00210262" w:rsidRDefault="007330FF" w:rsidP="00F1318F">
      <w:pPr>
        <w:outlineLvl w:val="0"/>
        <w:rPr>
          <w:rFonts w:ascii="Times New Roman" w:hAnsi="Times New Roman" w:cs="Times New Roman"/>
          <w:sz w:val="24"/>
          <w:szCs w:val="24"/>
        </w:rPr>
      </w:pPr>
      <w:bookmarkStart w:id="6" w:name="_Toc127280396"/>
      <w:r w:rsidRPr="00210262">
        <w:rPr>
          <w:rFonts w:ascii="Times New Roman" w:hAnsi="Times New Roman" w:cs="Times New Roman" w:hint="eastAsia"/>
          <w:b/>
          <w:bCs/>
          <w:sz w:val="24"/>
          <w:szCs w:val="24"/>
        </w:rPr>
        <w:lastRenderedPageBreak/>
        <w:t>T</w:t>
      </w:r>
      <w:r w:rsidRPr="00210262">
        <w:rPr>
          <w:rFonts w:ascii="Times New Roman" w:hAnsi="Times New Roman" w:cs="Times New Roman"/>
          <w:b/>
          <w:bCs/>
          <w:sz w:val="24"/>
          <w:szCs w:val="24"/>
        </w:rPr>
        <w:t>able S</w:t>
      </w:r>
      <w:r w:rsidR="00221482"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Pr="0021026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210262">
        <w:rPr>
          <w:rFonts w:ascii="Times New Roman" w:hAnsi="Times New Roman" w:cs="Times New Roman"/>
          <w:sz w:val="24"/>
          <w:szCs w:val="24"/>
        </w:rPr>
        <w:t xml:space="preserve">The selectivity of each compound at pH 10 based on the electron and </w:t>
      </w:r>
      <w:proofErr w:type="gramStart"/>
      <w:r w:rsidRPr="00210262">
        <w:rPr>
          <w:rFonts w:ascii="Times New Roman" w:hAnsi="Times New Roman" w:cs="Times New Roman"/>
          <w:sz w:val="24"/>
          <w:szCs w:val="24"/>
        </w:rPr>
        <w:t>carbon</w:t>
      </w:r>
      <w:bookmarkEnd w:id="6"/>
      <w:proofErr w:type="gramEnd"/>
    </w:p>
    <w:tbl>
      <w:tblPr>
        <w:tblW w:w="5000" w:type="pct"/>
        <w:jc w:val="center"/>
        <w:tblLook w:val="04A0" w:firstRow="1" w:lastRow="0" w:firstColumn="1" w:lastColumn="0" w:noHBand="0" w:noVBand="1"/>
      </w:tblPr>
      <w:tblGrid>
        <w:gridCol w:w="1585"/>
        <w:gridCol w:w="1573"/>
        <w:gridCol w:w="1560"/>
        <w:gridCol w:w="1560"/>
        <w:gridCol w:w="1504"/>
        <w:gridCol w:w="1504"/>
      </w:tblGrid>
      <w:tr w:rsidR="00B450E3" w:rsidRPr="002B1A7A" w14:paraId="407A9512" w14:textId="77777777" w:rsidTr="00AD6AB0">
        <w:trPr>
          <w:trHeight w:val="276"/>
          <w:jc w:val="center"/>
        </w:trPr>
        <w:tc>
          <w:tcPr>
            <w:tcW w:w="155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5063E6" w14:textId="6F0FA7D5" w:rsidR="00B450E3" w:rsidRPr="002B1A7A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ompound</w:t>
            </w:r>
          </w:p>
        </w:tc>
        <w:tc>
          <w:tcPr>
            <w:tcW w:w="152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5F8CA7" w14:textId="77777777" w:rsidR="00B450E3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Initial con.</w:t>
            </w:r>
          </w:p>
          <w:p w14:paraId="431547F2" w14:textId="4FA3B098" w:rsidR="00B450E3" w:rsidRPr="002B1A7A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(mM)</w:t>
            </w:r>
          </w:p>
        </w:tc>
        <w:tc>
          <w:tcPr>
            <w:tcW w:w="152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D1C453" w14:textId="77777777" w:rsidR="00B450E3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Final con.</w:t>
            </w:r>
          </w:p>
          <w:p w14:paraId="2275DD24" w14:textId="3A65A9E6" w:rsidR="00B450E3" w:rsidRPr="002B1A7A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(mM)</w:t>
            </w:r>
          </w:p>
        </w:tc>
        <w:tc>
          <w:tcPr>
            <w:tcW w:w="1526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3C431B" w14:textId="77777777" w:rsidR="00B450E3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Δ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 xml:space="preserve"> </w:t>
            </w:r>
            <w:r w:rsidRPr="00974E1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on.</w:t>
            </w:r>
          </w:p>
          <w:p w14:paraId="1EB179D5" w14:textId="7FE72245" w:rsidR="00B450E3" w:rsidRPr="002B1A7A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(mM)</w:t>
            </w:r>
          </w:p>
        </w:tc>
        <w:tc>
          <w:tcPr>
            <w:tcW w:w="147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9BAC5C" w14:textId="77777777" w:rsidR="00B450E3" w:rsidRPr="002B1A7A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Selectivity mol e- %</w:t>
            </w:r>
          </w:p>
        </w:tc>
        <w:tc>
          <w:tcPr>
            <w:tcW w:w="1471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2FFFF2" w14:textId="77777777" w:rsidR="00B450E3" w:rsidRPr="002B1A7A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Selectivity mol C %</w:t>
            </w:r>
          </w:p>
        </w:tc>
      </w:tr>
      <w:tr w:rsidR="00B450E3" w:rsidRPr="002B1A7A" w14:paraId="5E4ABE11" w14:textId="77777777" w:rsidTr="0019264A">
        <w:trPr>
          <w:trHeight w:val="276"/>
          <w:jc w:val="center"/>
        </w:trPr>
        <w:tc>
          <w:tcPr>
            <w:tcW w:w="155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B5A92F" w14:textId="58537877" w:rsidR="00B450E3" w:rsidRPr="002B1A7A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Ethanol</w:t>
            </w:r>
          </w:p>
        </w:tc>
        <w:tc>
          <w:tcPr>
            <w:tcW w:w="1526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83B28" w14:textId="2F927127" w:rsidR="00B450E3" w:rsidRPr="008D4428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173.98</w:t>
            </w:r>
          </w:p>
        </w:tc>
        <w:tc>
          <w:tcPr>
            <w:tcW w:w="1526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22128" w14:textId="7DAE6CC4" w:rsidR="00B450E3" w:rsidRPr="008D4428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31.89</w:t>
            </w:r>
          </w:p>
        </w:tc>
        <w:tc>
          <w:tcPr>
            <w:tcW w:w="1526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EDB24" w14:textId="4CCC5519" w:rsidR="00B450E3" w:rsidRPr="008D4428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-142.09</w:t>
            </w:r>
          </w:p>
        </w:tc>
        <w:tc>
          <w:tcPr>
            <w:tcW w:w="1471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9C539" w14:textId="11982503" w:rsidR="00B450E3" w:rsidRPr="002B1A7A" w:rsidRDefault="00B450E3" w:rsidP="00B450E3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  <w:tc>
          <w:tcPr>
            <w:tcW w:w="1471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0110B" w14:textId="14D09000" w:rsidR="00B450E3" w:rsidRPr="002B1A7A" w:rsidRDefault="00B450E3" w:rsidP="00B450E3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</w:tr>
      <w:tr w:rsidR="00AD6AB0" w:rsidRPr="002B1A7A" w14:paraId="25A96C6D" w14:textId="77777777" w:rsidTr="00AD6AB0">
        <w:trPr>
          <w:trHeight w:val="276"/>
          <w:jc w:val="center"/>
        </w:trPr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6A81AB" w14:textId="0411120F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Propanol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D61C0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9BDA7D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19E226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05A5A5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07C9C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</w:tr>
      <w:tr w:rsidR="00AD6AB0" w:rsidRPr="002B1A7A" w14:paraId="72D2C962" w14:textId="77777777" w:rsidTr="00AD6AB0">
        <w:trPr>
          <w:trHeight w:val="276"/>
          <w:jc w:val="center"/>
        </w:trPr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B15FE5" w14:textId="6340CA7D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Butanol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B8CD48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A7E4A7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FB9590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A59D4D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908888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</w:tr>
      <w:tr w:rsidR="00AD6AB0" w:rsidRPr="002B1A7A" w14:paraId="02A91758" w14:textId="77777777" w:rsidTr="00AD6AB0">
        <w:trPr>
          <w:trHeight w:val="276"/>
          <w:jc w:val="center"/>
        </w:trPr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497BC" w14:textId="226E38BB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Pentanol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BDC6C3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7EFAE9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6C8ED8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B0B1E9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60F63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</w:tr>
      <w:tr w:rsidR="00AD6AB0" w:rsidRPr="002B1A7A" w14:paraId="3F11876D" w14:textId="77777777" w:rsidTr="00AD6AB0">
        <w:trPr>
          <w:trHeight w:val="276"/>
          <w:jc w:val="center"/>
        </w:trPr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F13E4C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Hexanol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EFAD58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DA019A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C5BB7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D77576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C224FA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</w:tr>
      <w:tr w:rsidR="005B2BF2" w:rsidRPr="002B1A7A" w14:paraId="42FE7CD6" w14:textId="77777777" w:rsidTr="00F002A0">
        <w:trPr>
          <w:trHeight w:val="276"/>
          <w:jc w:val="center"/>
        </w:trPr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53D23" w14:textId="34E0B393" w:rsidR="005B2BF2" w:rsidRPr="002B1A7A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cetate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727B3" w14:textId="779B2516" w:rsidR="005B2BF2" w:rsidRPr="008D4428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20.49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B02DF" w14:textId="65D6E209" w:rsidR="005B2BF2" w:rsidRPr="008D4428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96.93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A2729" w14:textId="4542C6FD" w:rsidR="005B2BF2" w:rsidRPr="008D4428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76.45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3D3D5E" w14:textId="77777777" w:rsidR="005B2BF2" w:rsidRPr="002B1A7A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5.35%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680116" w14:textId="77777777" w:rsidR="005B2BF2" w:rsidRPr="002B1A7A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52.87%</w:t>
            </w:r>
          </w:p>
        </w:tc>
      </w:tr>
      <w:tr w:rsidR="005B2BF2" w:rsidRPr="002B1A7A" w14:paraId="75CA9A07" w14:textId="77777777" w:rsidTr="00F002A0">
        <w:trPr>
          <w:trHeight w:val="276"/>
          <w:jc w:val="center"/>
        </w:trPr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080166" w14:textId="1998E5C0" w:rsidR="005B2BF2" w:rsidRPr="002B1A7A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Propionate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A6FDC" w14:textId="6C366F48" w:rsidR="005B2BF2" w:rsidRPr="008D4428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2.08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2218A" w14:textId="727C6364" w:rsidR="005B2BF2" w:rsidRPr="008D4428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1.88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9D8412" w14:textId="2EBCD974" w:rsidR="005B2BF2" w:rsidRPr="008D4428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-0.20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097AF" w14:textId="3FDCF0D8" w:rsidR="005B2BF2" w:rsidRPr="002B1A7A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27D2B1" w14:textId="0192BAFB" w:rsidR="005B2BF2" w:rsidRPr="002B1A7A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</w:tr>
      <w:tr w:rsidR="005B2BF2" w:rsidRPr="002B1A7A" w14:paraId="2C3A6E5F" w14:textId="77777777" w:rsidTr="00F002A0">
        <w:trPr>
          <w:trHeight w:val="276"/>
          <w:jc w:val="center"/>
        </w:trPr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83F48D" w14:textId="77D17260" w:rsidR="005B2BF2" w:rsidRPr="002B1A7A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Butyrate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9C8B8" w14:textId="729FD613" w:rsidR="005B2BF2" w:rsidRPr="008D4428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2.84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632A8" w14:textId="73B3E211" w:rsidR="005B2BF2" w:rsidRPr="008D4428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1.78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21B97" w14:textId="03BF1C0E" w:rsidR="005B2BF2" w:rsidRPr="008D4428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-1.06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9516A" w14:textId="48A84C84" w:rsidR="005B2BF2" w:rsidRPr="002B1A7A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551605" w14:textId="50D1C7E5" w:rsidR="005B2BF2" w:rsidRPr="002B1A7A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</w:tr>
      <w:tr w:rsidR="005B2BF2" w:rsidRPr="002B1A7A" w14:paraId="3CCE458F" w14:textId="77777777" w:rsidTr="00F002A0">
        <w:trPr>
          <w:trHeight w:val="276"/>
          <w:jc w:val="center"/>
        </w:trPr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900F6" w14:textId="45CA5B9A" w:rsidR="005B2BF2" w:rsidRPr="002B1A7A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Valerate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6BE06" w14:textId="10F901AA" w:rsidR="005B2BF2" w:rsidRPr="008D4428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1.73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4D228" w14:textId="0D8A32D2" w:rsidR="005B2BF2" w:rsidRPr="008D4428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1.7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F2A8A" w14:textId="020E0ED5" w:rsidR="005B2BF2" w:rsidRPr="008D4428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-0.03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FBA16" w14:textId="4CE1B829" w:rsidR="005B2BF2" w:rsidRPr="002B1A7A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62C28B" w14:textId="0B6A8C44" w:rsidR="005B2BF2" w:rsidRPr="002B1A7A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</w:tr>
      <w:tr w:rsidR="005B2BF2" w:rsidRPr="002B1A7A" w14:paraId="402D7679" w14:textId="77777777" w:rsidTr="00F002A0">
        <w:trPr>
          <w:trHeight w:val="276"/>
          <w:jc w:val="center"/>
        </w:trPr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F4A7A" w14:textId="6131AB4E" w:rsidR="005B2BF2" w:rsidRPr="002B1A7A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aproate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907C2" w14:textId="0880EF62" w:rsidR="005B2BF2" w:rsidRPr="008D4428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0.17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B645B" w14:textId="356E9767" w:rsidR="005B2BF2" w:rsidRPr="008D4428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0.17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5F0D2" w14:textId="6646EEE4" w:rsidR="005B2BF2" w:rsidRPr="008D4428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hAnsi="Times New Roman" w:cs="Times New Roman"/>
                <w:color w:val="000000"/>
                <w:sz w:val="22"/>
              </w:rPr>
              <w:t>0.00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46223" w14:textId="121ECED1" w:rsidR="005B2BF2" w:rsidRPr="002B1A7A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0594E3" w14:textId="2E122519" w:rsidR="005B2BF2" w:rsidRPr="002B1A7A" w:rsidRDefault="005B2BF2" w:rsidP="005B2BF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</w:tr>
      <w:tr w:rsidR="00AD6AB0" w:rsidRPr="002B1A7A" w14:paraId="50F547BC" w14:textId="77777777" w:rsidTr="00AD6AB0">
        <w:trPr>
          <w:trHeight w:val="276"/>
          <w:jc w:val="center"/>
        </w:trPr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26C7AA" w14:textId="798D2BA0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Heptanoate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C69815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C51082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170B83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219AF2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422795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</w:tr>
      <w:tr w:rsidR="00AD6AB0" w:rsidRPr="002B1A7A" w14:paraId="7F107CCD" w14:textId="77777777" w:rsidTr="00AD6AB0">
        <w:trPr>
          <w:trHeight w:val="276"/>
          <w:jc w:val="center"/>
        </w:trPr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DD182" w14:textId="17B85EDD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aprylate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EB5CBE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51A9E3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EF1A2B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CBC002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91E525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</w:t>
            </w:r>
          </w:p>
        </w:tc>
      </w:tr>
      <w:tr w:rsidR="00AD6AB0" w:rsidRPr="002B1A7A" w14:paraId="774035BF" w14:textId="77777777" w:rsidTr="00AD6AB0">
        <w:trPr>
          <w:trHeight w:val="276"/>
          <w:jc w:val="center"/>
        </w:trPr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0C5CD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H</w:t>
            </w: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vertAlign w:val="subscript"/>
                <w14:ligatures w14:val="none"/>
              </w:rPr>
              <w:t>4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0110BA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&lt;1%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EBA5CF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&lt;1%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44C1F4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D1799D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338347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</w:tr>
      <w:tr w:rsidR="00AD6AB0" w:rsidRPr="002B1A7A" w14:paraId="0EBC474A" w14:textId="77777777" w:rsidTr="00AD6AB0">
        <w:trPr>
          <w:trHeight w:val="276"/>
          <w:jc w:val="center"/>
        </w:trPr>
        <w:tc>
          <w:tcPr>
            <w:tcW w:w="15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5AE36F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O</w:t>
            </w: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vertAlign w:val="subscript"/>
                <w14:ligatures w14:val="none"/>
              </w:rPr>
              <w:t>2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D40DB0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&lt;1%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DF638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&lt;1%</w:t>
            </w:r>
          </w:p>
        </w:tc>
        <w:tc>
          <w:tcPr>
            <w:tcW w:w="15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7BC804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B51D16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  <w:tc>
          <w:tcPr>
            <w:tcW w:w="14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29DAD1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</w:tr>
      <w:tr w:rsidR="00AD6AB0" w:rsidRPr="002B1A7A" w14:paraId="7FF4B5A0" w14:textId="77777777" w:rsidTr="00AD6AB0">
        <w:trPr>
          <w:trHeight w:val="276"/>
          <w:jc w:val="center"/>
        </w:trPr>
        <w:tc>
          <w:tcPr>
            <w:tcW w:w="155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07A0AC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H</w:t>
            </w: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vertAlign w:val="subscript"/>
                <w14:ligatures w14:val="none"/>
              </w:rPr>
              <w:t>2</w:t>
            </w:r>
          </w:p>
        </w:tc>
        <w:tc>
          <w:tcPr>
            <w:tcW w:w="152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ABC892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38</w:t>
            </w:r>
          </w:p>
        </w:tc>
        <w:tc>
          <w:tcPr>
            <w:tcW w:w="152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A3399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47</w:t>
            </w:r>
          </w:p>
        </w:tc>
        <w:tc>
          <w:tcPr>
            <w:tcW w:w="152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DA5504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8D4428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.09</w:t>
            </w:r>
          </w:p>
        </w:tc>
        <w:tc>
          <w:tcPr>
            <w:tcW w:w="147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C4B86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  <w:tc>
          <w:tcPr>
            <w:tcW w:w="147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EA420C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.A.</w:t>
            </w:r>
          </w:p>
        </w:tc>
      </w:tr>
      <w:tr w:rsidR="00AD6AB0" w:rsidRPr="002B1A7A" w14:paraId="4C8DC966" w14:textId="77777777" w:rsidTr="002928E6">
        <w:trPr>
          <w:trHeight w:val="276"/>
          <w:jc w:val="center"/>
        </w:trPr>
        <w:tc>
          <w:tcPr>
            <w:tcW w:w="153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D9D082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Unidentified</w:t>
            </w:r>
          </w:p>
        </w:tc>
        <w:tc>
          <w:tcPr>
            <w:tcW w:w="153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69E8B136" w14:textId="41F2C0C3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</w:p>
        </w:tc>
        <w:tc>
          <w:tcPr>
            <w:tcW w:w="152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E348A6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</w:p>
        </w:tc>
        <w:tc>
          <w:tcPr>
            <w:tcW w:w="152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66CE97" w14:textId="77777777" w:rsidR="00AD6AB0" w:rsidRPr="008D4428" w:rsidRDefault="00AD6AB0" w:rsidP="00AD6AB0">
            <w:pPr>
              <w:widowControl/>
              <w:jc w:val="center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  <w:tc>
          <w:tcPr>
            <w:tcW w:w="147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1038DE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4.65%</w:t>
            </w:r>
          </w:p>
        </w:tc>
        <w:tc>
          <w:tcPr>
            <w:tcW w:w="147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627776" w14:textId="77777777" w:rsidR="00AD6AB0" w:rsidRPr="002B1A7A" w:rsidRDefault="00AD6AB0" w:rsidP="00AD6AB0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2B1A7A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8.66%</w:t>
            </w:r>
          </w:p>
        </w:tc>
      </w:tr>
    </w:tbl>
    <w:p w14:paraId="349A446F" w14:textId="1D403470" w:rsidR="003B441B" w:rsidRDefault="003B441B">
      <w:pPr>
        <w:rPr>
          <w:rFonts w:ascii="Times New Roman" w:hAnsi="Times New Roman" w:cs="Times New Roman"/>
        </w:rPr>
      </w:pPr>
    </w:p>
    <w:p w14:paraId="54D6C4BB" w14:textId="77777777" w:rsidR="00EB6A1B" w:rsidRDefault="00E84A3E">
      <w:pPr>
        <w:rPr>
          <w:rFonts w:ascii="Times New Roman" w:hAnsi="Times New Roman" w:cs="Times New Roman"/>
        </w:rPr>
        <w:sectPr w:rsidR="00EB6A1B" w:rsidSect="003437DB">
          <w:pgSz w:w="11906" w:h="16838"/>
          <w:pgMar w:top="1418" w:right="1418" w:bottom="1418" w:left="1418" w:header="851" w:footer="567" w:gutter="0"/>
          <w:lnNumType w:countBy="1" w:restart="continuous"/>
          <w:cols w:space="425"/>
          <w:docGrid w:type="lines" w:linePitch="312"/>
        </w:sectPr>
      </w:pPr>
      <w:r>
        <w:rPr>
          <w:rFonts w:ascii="Times New Roman" w:hAnsi="Times New Roman" w:cs="Times New Roman"/>
        </w:rPr>
        <w:br w:type="page"/>
      </w:r>
    </w:p>
    <w:p w14:paraId="284FBC14" w14:textId="230F7B26" w:rsidR="003B441B" w:rsidRPr="00210262" w:rsidRDefault="00E84A3E" w:rsidP="00F1318F">
      <w:pPr>
        <w:outlineLvl w:val="0"/>
        <w:rPr>
          <w:rFonts w:ascii="Times New Roman" w:hAnsi="Times New Roman" w:cs="Times New Roman"/>
          <w:sz w:val="24"/>
          <w:szCs w:val="24"/>
        </w:rPr>
      </w:pPr>
      <w:bookmarkStart w:id="7" w:name="_Toc127280397"/>
      <w:r w:rsidRPr="00210262"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 S</w:t>
      </w:r>
      <w:r w:rsidR="00221482"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="00243D7F" w:rsidRPr="00210262">
        <w:rPr>
          <w:rFonts w:ascii="Times New Roman" w:hAnsi="Times New Roman" w:cs="Times New Roman"/>
          <w:sz w:val="24"/>
          <w:szCs w:val="24"/>
        </w:rPr>
        <w:t xml:space="preserve"> T</w:t>
      </w:r>
      <w:r w:rsidR="00243D7F" w:rsidRPr="00210262">
        <w:rPr>
          <w:rFonts w:ascii="Times New Roman" w:hAnsi="Times New Roman" w:cs="Times New Roman" w:hint="eastAsia"/>
          <w:sz w:val="24"/>
          <w:szCs w:val="24"/>
        </w:rPr>
        <w:t>h</w:t>
      </w:r>
      <w:r w:rsidR="00243D7F" w:rsidRPr="00210262">
        <w:rPr>
          <w:rFonts w:ascii="Times New Roman" w:hAnsi="Times New Roman" w:cs="Times New Roman"/>
          <w:sz w:val="24"/>
          <w:szCs w:val="24"/>
        </w:rPr>
        <w:t xml:space="preserve">e overall </w:t>
      </w:r>
      <w:r w:rsidR="001070AB" w:rsidRPr="00210262">
        <w:rPr>
          <w:rFonts w:ascii="Times New Roman" w:hAnsi="Times New Roman" w:cs="Times New Roman"/>
          <w:sz w:val="24"/>
          <w:szCs w:val="24"/>
        </w:rPr>
        <w:t>details of metagenomic assembly results</w:t>
      </w:r>
      <w:bookmarkEnd w:id="7"/>
    </w:p>
    <w:tbl>
      <w:tblPr>
        <w:tblW w:w="5000" w:type="pct"/>
        <w:jc w:val="center"/>
        <w:tblLook w:val="04A0" w:firstRow="1" w:lastRow="0" w:firstColumn="1" w:lastColumn="0" w:noHBand="0" w:noVBand="1"/>
      </w:tblPr>
      <w:tblGrid>
        <w:gridCol w:w="896"/>
        <w:gridCol w:w="813"/>
        <w:gridCol w:w="1302"/>
        <w:gridCol w:w="1510"/>
        <w:gridCol w:w="1302"/>
        <w:gridCol w:w="1510"/>
        <w:gridCol w:w="1089"/>
        <w:gridCol w:w="1380"/>
        <w:gridCol w:w="835"/>
        <w:gridCol w:w="1089"/>
        <w:gridCol w:w="1380"/>
        <w:gridCol w:w="1112"/>
      </w:tblGrid>
      <w:tr w:rsidR="004F589B" w:rsidRPr="00EB6A1B" w14:paraId="245A2CD5" w14:textId="77777777" w:rsidTr="00EB6A1B">
        <w:trPr>
          <w:trHeight w:val="552"/>
          <w:jc w:val="center"/>
        </w:trPr>
        <w:tc>
          <w:tcPr>
            <w:tcW w:w="960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C92EFA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Sample</w:t>
            </w:r>
          </w:p>
        </w:tc>
        <w:tc>
          <w:tcPr>
            <w:tcW w:w="960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1C224E" w14:textId="6687ECE6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Read length (bp)</w:t>
            </w:r>
          </w:p>
        </w:tc>
        <w:tc>
          <w:tcPr>
            <w:tcW w:w="3200" w:type="dxa"/>
            <w:gridSpan w:val="2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3D5D0358" w14:textId="72E443B8" w:rsidR="00EB6A1B" w:rsidRPr="00EB6A1B" w:rsidRDefault="00EB6A1B" w:rsidP="0057084A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Metagenomic raw data</w:t>
            </w:r>
          </w:p>
        </w:tc>
        <w:tc>
          <w:tcPr>
            <w:tcW w:w="3200" w:type="dxa"/>
            <w:gridSpan w:val="2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34562E39" w14:textId="32D847F1" w:rsidR="00EB6A1B" w:rsidRPr="00EB6A1B" w:rsidRDefault="00EB6A1B" w:rsidP="0057084A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Metagenomic clean data</w:t>
            </w:r>
          </w:p>
        </w:tc>
        <w:tc>
          <w:tcPr>
            <w:tcW w:w="9480" w:type="dxa"/>
            <w:gridSpan w:val="6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6937FFB8" w14:textId="76BBCB05" w:rsidR="00EB6A1B" w:rsidRPr="00EB6A1B" w:rsidRDefault="00EB6A1B" w:rsidP="0057084A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Assembly and predict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ed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 xml:space="preserve"> results</w:t>
            </w:r>
          </w:p>
        </w:tc>
      </w:tr>
      <w:tr w:rsidR="001A32B2" w:rsidRPr="00EB6A1B" w14:paraId="15E3613F" w14:textId="77777777" w:rsidTr="00EB6A1B">
        <w:trPr>
          <w:trHeight w:val="552"/>
          <w:jc w:val="center"/>
        </w:trPr>
        <w:tc>
          <w:tcPr>
            <w:tcW w:w="960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3276ABF0" w14:textId="77777777" w:rsidR="00EB6A1B" w:rsidRPr="00EB6A1B" w:rsidRDefault="00EB6A1B" w:rsidP="00EB6A1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</w:p>
        </w:tc>
        <w:tc>
          <w:tcPr>
            <w:tcW w:w="960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0DAEF7BF" w14:textId="77777777" w:rsidR="00EB6A1B" w:rsidRPr="00EB6A1B" w:rsidRDefault="00EB6A1B" w:rsidP="00EB6A1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</w:p>
        </w:tc>
        <w:tc>
          <w:tcPr>
            <w:tcW w:w="16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0C6320E6" w14:textId="4D831946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Raw reads</w:t>
            </w:r>
          </w:p>
        </w:tc>
        <w:tc>
          <w:tcPr>
            <w:tcW w:w="16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51F1C81C" w14:textId="3563CA4D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Raw base (bp)</w:t>
            </w:r>
          </w:p>
        </w:tc>
        <w:tc>
          <w:tcPr>
            <w:tcW w:w="16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4396A89F" w14:textId="5CF3C83A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lean reads</w:t>
            </w:r>
          </w:p>
        </w:tc>
        <w:tc>
          <w:tcPr>
            <w:tcW w:w="160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05CFBC6C" w14:textId="55E49FE8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lean base</w:t>
            </w: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s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 xml:space="preserve"> (bp)</w:t>
            </w:r>
          </w:p>
        </w:tc>
        <w:tc>
          <w:tcPr>
            <w:tcW w:w="15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0D7C3ADA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ontigs</w:t>
            </w:r>
          </w:p>
        </w:tc>
        <w:tc>
          <w:tcPr>
            <w:tcW w:w="15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71EA78D6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ontigs bases (bp)</w:t>
            </w:r>
          </w:p>
        </w:tc>
        <w:tc>
          <w:tcPr>
            <w:tcW w:w="15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4B2A9A0F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N50 (bp)</w:t>
            </w:r>
          </w:p>
        </w:tc>
        <w:tc>
          <w:tcPr>
            <w:tcW w:w="15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3C651614" w14:textId="3AD66A66" w:rsidR="00EB6A1B" w:rsidRPr="00EB6A1B" w:rsidRDefault="004F589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ORF</w:t>
            </w:r>
            <w:r w:rsidR="00EB6A1B"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s</w:t>
            </w:r>
          </w:p>
        </w:tc>
        <w:tc>
          <w:tcPr>
            <w:tcW w:w="15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0D0CD4EF" w14:textId="08A1D2C0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 xml:space="preserve">Total </w:t>
            </w:r>
            <w:r w:rsidR="004F589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 xml:space="preserve">ORFs 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length</w:t>
            </w:r>
          </w:p>
        </w:tc>
        <w:tc>
          <w:tcPr>
            <w:tcW w:w="1580" w:type="dxa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40519C3B" w14:textId="71671850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 xml:space="preserve">Average </w:t>
            </w:r>
            <w:r w:rsidR="004F589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 xml:space="preserve">ORFs 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length</w:t>
            </w:r>
          </w:p>
        </w:tc>
      </w:tr>
      <w:tr w:rsidR="001A32B2" w:rsidRPr="00EB6A1B" w14:paraId="264EB658" w14:textId="77777777" w:rsidTr="00EB6A1B">
        <w:trPr>
          <w:trHeight w:val="276"/>
          <w:jc w:val="center"/>
        </w:trPr>
        <w:tc>
          <w:tcPr>
            <w:tcW w:w="96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16713F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C7</w:t>
            </w:r>
          </w:p>
        </w:tc>
        <w:tc>
          <w:tcPr>
            <w:tcW w:w="960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03630B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50</w:t>
            </w:r>
          </w:p>
        </w:tc>
        <w:tc>
          <w:tcPr>
            <w:tcW w:w="160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FB58B7" w14:textId="22E47914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4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46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66</w:t>
            </w:r>
          </w:p>
        </w:tc>
        <w:tc>
          <w:tcPr>
            <w:tcW w:w="160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873567" w14:textId="1C985D7E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711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01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66</w:t>
            </w:r>
          </w:p>
        </w:tc>
        <w:tc>
          <w:tcPr>
            <w:tcW w:w="160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1890DA" w14:textId="156977D8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3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917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20</w:t>
            </w:r>
          </w:p>
        </w:tc>
        <w:tc>
          <w:tcPr>
            <w:tcW w:w="160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79CC45" w14:textId="227423E5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589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526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74</w:t>
            </w:r>
          </w:p>
        </w:tc>
        <w:tc>
          <w:tcPr>
            <w:tcW w:w="158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9E3B13" w14:textId="46A8769A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555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78</w:t>
            </w:r>
          </w:p>
        </w:tc>
        <w:tc>
          <w:tcPr>
            <w:tcW w:w="158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4D10BB" w14:textId="5FCD8094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58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24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509</w:t>
            </w:r>
          </w:p>
        </w:tc>
        <w:tc>
          <w:tcPr>
            <w:tcW w:w="158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87C50D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57</w:t>
            </w:r>
          </w:p>
        </w:tc>
        <w:tc>
          <w:tcPr>
            <w:tcW w:w="158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9F6BF3" w14:textId="0822FAA8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720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727</w:t>
            </w:r>
          </w:p>
        </w:tc>
        <w:tc>
          <w:tcPr>
            <w:tcW w:w="158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FD1627" w14:textId="0BAA23FD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18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98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805</w:t>
            </w:r>
          </w:p>
        </w:tc>
        <w:tc>
          <w:tcPr>
            <w:tcW w:w="1580" w:type="dxa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47BDF2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41.77</w:t>
            </w:r>
          </w:p>
        </w:tc>
      </w:tr>
      <w:tr w:rsidR="001A32B2" w:rsidRPr="00EB6A1B" w14:paraId="2E60E8C9" w14:textId="77777777" w:rsidTr="00EB6A1B">
        <w:trPr>
          <w:trHeight w:val="276"/>
          <w:jc w:val="center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B6281C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E5</w:t>
            </w:r>
          </w:p>
        </w:tc>
        <w:tc>
          <w:tcPr>
            <w:tcW w:w="9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B2D815A" w14:textId="77777777" w:rsidR="00EB6A1B" w:rsidRPr="00EB6A1B" w:rsidRDefault="00EB6A1B" w:rsidP="00EB6A1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C848F7" w14:textId="2253A3E8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6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35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516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A3FB74" w14:textId="11324180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966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62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916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F2752B" w14:textId="6441A2FB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5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559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734</w:t>
            </w:r>
          </w:p>
        </w:tc>
        <w:tc>
          <w:tcPr>
            <w:tcW w:w="1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85DF45" w14:textId="741A62C0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796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13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934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0D31C14" w14:textId="47DACB56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55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23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E90615" w14:textId="1EB79DD2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36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24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71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9B0CCD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89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46DEA7" w14:textId="40F6B222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864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49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D87FC4" w14:textId="631C15E8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90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91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29</w:t>
            </w:r>
          </w:p>
        </w:tc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AA4689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51.42</w:t>
            </w:r>
          </w:p>
        </w:tc>
      </w:tr>
      <w:tr w:rsidR="001A32B2" w:rsidRPr="00EB6A1B" w14:paraId="4A0802EF" w14:textId="77777777" w:rsidTr="00EB6A1B">
        <w:trPr>
          <w:trHeight w:val="276"/>
          <w:jc w:val="center"/>
        </w:trPr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6CF39E4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E7</w:t>
            </w:r>
          </w:p>
        </w:tc>
        <w:tc>
          <w:tcPr>
            <w:tcW w:w="960" w:type="dxa"/>
            <w:vMerge/>
            <w:tcBorders>
              <w:top w:val="nil"/>
              <w:left w:val="nil"/>
              <w:right w:val="nil"/>
            </w:tcBorders>
            <w:vAlign w:val="center"/>
            <w:hideMark/>
          </w:tcPr>
          <w:p w14:paraId="66ECB59E" w14:textId="77777777" w:rsidR="00EB6A1B" w:rsidRPr="00EB6A1B" w:rsidRDefault="00EB6A1B" w:rsidP="00EB6A1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</w:p>
        </w:tc>
        <w:tc>
          <w:tcPr>
            <w:tcW w:w="160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2006DC7" w14:textId="5AB49060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3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868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18</w:t>
            </w:r>
          </w:p>
        </w:tc>
        <w:tc>
          <w:tcPr>
            <w:tcW w:w="160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5803D0B" w14:textId="5E0E7B19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24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61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18</w:t>
            </w:r>
          </w:p>
        </w:tc>
        <w:tc>
          <w:tcPr>
            <w:tcW w:w="160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23B288FE" w14:textId="45165525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3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59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70</w:t>
            </w:r>
          </w:p>
        </w:tc>
        <w:tc>
          <w:tcPr>
            <w:tcW w:w="160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33E4261" w14:textId="6E259FF4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513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41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58</w:t>
            </w:r>
          </w:p>
        </w:tc>
        <w:tc>
          <w:tcPr>
            <w:tcW w:w="158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6854F5D" w14:textId="2FB77078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17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805</w:t>
            </w:r>
          </w:p>
        </w:tc>
        <w:tc>
          <w:tcPr>
            <w:tcW w:w="158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342919A" w14:textId="5B967340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11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751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74</w:t>
            </w:r>
          </w:p>
        </w:tc>
        <w:tc>
          <w:tcPr>
            <w:tcW w:w="158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BD8B396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99</w:t>
            </w:r>
          </w:p>
        </w:tc>
        <w:tc>
          <w:tcPr>
            <w:tcW w:w="158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36E57E3" w14:textId="531C978B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817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592</w:t>
            </w:r>
          </w:p>
        </w:tc>
        <w:tc>
          <w:tcPr>
            <w:tcW w:w="158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3B2E6380" w14:textId="49C8DB99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68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64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14</w:t>
            </w:r>
          </w:p>
        </w:tc>
        <w:tc>
          <w:tcPr>
            <w:tcW w:w="1580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7DABFCA3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50.18</w:t>
            </w:r>
          </w:p>
        </w:tc>
      </w:tr>
      <w:tr w:rsidR="001A32B2" w:rsidRPr="00EB6A1B" w14:paraId="28E911EB" w14:textId="77777777" w:rsidTr="00EB6A1B">
        <w:trPr>
          <w:trHeight w:val="276"/>
          <w:jc w:val="center"/>
        </w:trPr>
        <w:tc>
          <w:tcPr>
            <w:tcW w:w="9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30655F45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E10</w:t>
            </w:r>
          </w:p>
        </w:tc>
        <w:tc>
          <w:tcPr>
            <w:tcW w:w="960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3C04A8BE" w14:textId="77777777" w:rsidR="00EB6A1B" w:rsidRPr="00EB6A1B" w:rsidRDefault="00EB6A1B" w:rsidP="00EB6A1B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</w:p>
        </w:tc>
        <w:tc>
          <w:tcPr>
            <w:tcW w:w="16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19CA503A" w14:textId="76B946C0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0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842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952</w:t>
            </w:r>
          </w:p>
        </w:tc>
        <w:tc>
          <w:tcPr>
            <w:tcW w:w="16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01747453" w14:textId="6C9565AA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67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85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752</w:t>
            </w:r>
          </w:p>
        </w:tc>
        <w:tc>
          <w:tcPr>
            <w:tcW w:w="16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6B9F50EB" w14:textId="04CD3DBE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0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95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30</w:t>
            </w:r>
          </w:p>
        </w:tc>
        <w:tc>
          <w:tcPr>
            <w:tcW w:w="16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59F02D20" w14:textId="38844DC6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53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848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787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6DFFFD43" w14:textId="2B627759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539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39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10A3EEFA" w14:textId="105AD82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79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094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270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7C139534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758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164FE86D" w14:textId="0AEE9D7F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726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659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12944CE1" w14:textId="653FB0F0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338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560</w:t>
            </w:r>
            <w:r w:rsidR="001A32B2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,</w:t>
            </w: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167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  <w:hideMark/>
          </w:tcPr>
          <w:p w14:paraId="5E561ED1" w14:textId="77777777" w:rsidR="00EB6A1B" w:rsidRPr="00EB6A1B" w:rsidRDefault="00EB6A1B" w:rsidP="00EB6A1B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</w:pPr>
            <w:r w:rsidRPr="00EB6A1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14:ligatures w14:val="none"/>
              </w:rPr>
              <w:t>465.91</w:t>
            </w:r>
          </w:p>
        </w:tc>
      </w:tr>
    </w:tbl>
    <w:p w14:paraId="60FF3B6B" w14:textId="3A975D53" w:rsidR="001070AB" w:rsidRDefault="001070AB">
      <w:pPr>
        <w:rPr>
          <w:rFonts w:ascii="Times New Roman" w:hAnsi="Times New Roman" w:cs="Times New Roman"/>
        </w:rPr>
      </w:pPr>
    </w:p>
    <w:p w14:paraId="5BE410BE" w14:textId="77777777" w:rsidR="001070AB" w:rsidRDefault="001070AB">
      <w:pPr>
        <w:rPr>
          <w:rFonts w:ascii="Times New Roman" w:hAnsi="Times New Roman" w:cs="Times New Roman"/>
        </w:rPr>
      </w:pPr>
    </w:p>
    <w:sectPr w:rsidR="001070AB" w:rsidSect="00E141D3">
      <w:pgSz w:w="16838" w:h="11906" w:orient="landscape"/>
      <w:pgMar w:top="1418" w:right="1418" w:bottom="1418" w:left="1418" w:header="851" w:footer="567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1AAC5D6" w14:textId="77777777" w:rsidR="006B408C" w:rsidRDefault="006B408C" w:rsidP="00243D7F">
      <w:r>
        <w:separator/>
      </w:r>
    </w:p>
  </w:endnote>
  <w:endnote w:type="continuationSeparator" w:id="0">
    <w:p w14:paraId="31526385" w14:textId="77777777" w:rsidR="006B408C" w:rsidRDefault="006B408C" w:rsidP="00243D7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0DC6F3F" w14:textId="5C91AEB3" w:rsidR="005E39D8" w:rsidRPr="005E39D8" w:rsidRDefault="005E39D8">
    <w:pPr>
      <w:pStyle w:val="Footer"/>
      <w:jc w:val="center"/>
      <w:rPr>
        <w:rFonts w:ascii="Times New Roman" w:hAnsi="Times New Roman" w:cs="Times New Roman"/>
        <w:sz w:val="24"/>
        <w:szCs w:val="24"/>
      </w:rPr>
    </w:pPr>
    <w:r>
      <w:rPr>
        <w:rFonts w:ascii="Times New Roman" w:hAnsi="Times New Roman" w:cs="Times New Roman"/>
        <w:sz w:val="24"/>
        <w:szCs w:val="24"/>
      </w:rPr>
      <w:t>S</w:t>
    </w:r>
    <w:sdt>
      <w:sdtPr>
        <w:rPr>
          <w:rFonts w:ascii="Times New Roman" w:hAnsi="Times New Roman" w:cs="Times New Roman"/>
          <w:sz w:val="24"/>
          <w:szCs w:val="24"/>
        </w:rPr>
        <w:id w:val="1237898945"/>
        <w:docPartObj>
          <w:docPartGallery w:val="Page Numbers (Bottom of Page)"/>
          <w:docPartUnique/>
        </w:docPartObj>
      </w:sdtPr>
      <w:sdtEndPr/>
      <w:sdtContent>
        <w:r w:rsidRPr="005E39D8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5E39D8">
          <w:rPr>
            <w:rFonts w:ascii="Times New Roman" w:hAnsi="Times New Roman" w:cs="Times New Roman"/>
            <w:sz w:val="24"/>
            <w:szCs w:val="24"/>
          </w:rPr>
          <w:instrText>PAGE   \* MERGEFORMAT</w:instrText>
        </w:r>
        <w:r w:rsidRPr="005E39D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34104" w:rsidRPr="00534104">
          <w:rPr>
            <w:rFonts w:ascii="Times New Roman" w:hAnsi="Times New Roman" w:cs="Times New Roman"/>
            <w:noProof/>
            <w:sz w:val="24"/>
            <w:szCs w:val="24"/>
            <w:lang w:val="zh-CN"/>
          </w:rPr>
          <w:t>1</w:t>
        </w:r>
        <w:r w:rsidRPr="005E39D8">
          <w:rPr>
            <w:rFonts w:ascii="Times New Roman" w:hAnsi="Times New Roman" w:cs="Times New Roman"/>
            <w:sz w:val="24"/>
            <w:szCs w:val="24"/>
          </w:rPr>
          <w:fldChar w:fldCharType="end"/>
        </w:r>
      </w:sdtContent>
    </w:sdt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DC03050" w14:textId="77777777" w:rsidR="006B408C" w:rsidRDefault="006B408C" w:rsidP="00243D7F">
      <w:r>
        <w:separator/>
      </w:r>
    </w:p>
  </w:footnote>
  <w:footnote w:type="continuationSeparator" w:id="0">
    <w:p w14:paraId="1EBFA697" w14:textId="77777777" w:rsidR="006B408C" w:rsidRDefault="006B408C" w:rsidP="00243D7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1EA070" w14:textId="77777777" w:rsidR="00ED1AD0" w:rsidRDefault="00ED1AD0" w:rsidP="00062EB6">
    <w:pPr>
      <w:pStyle w:val="Header"/>
      <w:pBdr>
        <w:bottom w:val="none" w:sz="0" w:space="0" w:color="auto"/>
      </w:pBd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61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MDOysDQ3szAyMzA0NjNQ0lEKTi0uzszPAykwNK8FAGHdrdMtAAAA"/>
  </w:docVars>
  <w:rsids>
    <w:rsidRoot w:val="00C52E7A"/>
    <w:rsid w:val="00000FC1"/>
    <w:rsid w:val="00001239"/>
    <w:rsid w:val="00005A42"/>
    <w:rsid w:val="00005A5B"/>
    <w:rsid w:val="000230D1"/>
    <w:rsid w:val="000328AE"/>
    <w:rsid w:val="00034E64"/>
    <w:rsid w:val="00044B73"/>
    <w:rsid w:val="000455AC"/>
    <w:rsid w:val="00050841"/>
    <w:rsid w:val="00062EB6"/>
    <w:rsid w:val="00070459"/>
    <w:rsid w:val="000A1EBA"/>
    <w:rsid w:val="000B6E23"/>
    <w:rsid w:val="000B7BCE"/>
    <w:rsid w:val="000D3B23"/>
    <w:rsid w:val="000D3F48"/>
    <w:rsid w:val="000E4B0C"/>
    <w:rsid w:val="000E72FC"/>
    <w:rsid w:val="000F1263"/>
    <w:rsid w:val="000F1DC8"/>
    <w:rsid w:val="000F6DFD"/>
    <w:rsid w:val="00104B2F"/>
    <w:rsid w:val="001070AB"/>
    <w:rsid w:val="00122039"/>
    <w:rsid w:val="00123F58"/>
    <w:rsid w:val="00162144"/>
    <w:rsid w:val="00165D3F"/>
    <w:rsid w:val="00172DF0"/>
    <w:rsid w:val="00176254"/>
    <w:rsid w:val="001852A0"/>
    <w:rsid w:val="001912BE"/>
    <w:rsid w:val="00192850"/>
    <w:rsid w:val="001A08D7"/>
    <w:rsid w:val="001A32B2"/>
    <w:rsid w:val="001B00FD"/>
    <w:rsid w:val="001B4C20"/>
    <w:rsid w:val="001B6B19"/>
    <w:rsid w:val="001C0F5C"/>
    <w:rsid w:val="001D0F5E"/>
    <w:rsid w:val="001D150E"/>
    <w:rsid w:val="001E504F"/>
    <w:rsid w:val="001F4BFD"/>
    <w:rsid w:val="00210262"/>
    <w:rsid w:val="00211CF4"/>
    <w:rsid w:val="00221482"/>
    <w:rsid w:val="0022572E"/>
    <w:rsid w:val="002307CF"/>
    <w:rsid w:val="00232796"/>
    <w:rsid w:val="00243D7F"/>
    <w:rsid w:val="0025186B"/>
    <w:rsid w:val="00252FCF"/>
    <w:rsid w:val="00261052"/>
    <w:rsid w:val="00262FDD"/>
    <w:rsid w:val="00265FCB"/>
    <w:rsid w:val="002737F2"/>
    <w:rsid w:val="00277BEB"/>
    <w:rsid w:val="00284856"/>
    <w:rsid w:val="002A54B3"/>
    <w:rsid w:val="002A7E5C"/>
    <w:rsid w:val="002B1A7A"/>
    <w:rsid w:val="002B4981"/>
    <w:rsid w:val="002E1602"/>
    <w:rsid w:val="003053F6"/>
    <w:rsid w:val="0031107C"/>
    <w:rsid w:val="00315CD6"/>
    <w:rsid w:val="00320ED3"/>
    <w:rsid w:val="00322566"/>
    <w:rsid w:val="0032389D"/>
    <w:rsid w:val="003314CC"/>
    <w:rsid w:val="0033293B"/>
    <w:rsid w:val="003437DB"/>
    <w:rsid w:val="0036602E"/>
    <w:rsid w:val="0038414A"/>
    <w:rsid w:val="0038482D"/>
    <w:rsid w:val="003A128A"/>
    <w:rsid w:val="003A5A40"/>
    <w:rsid w:val="003B01CE"/>
    <w:rsid w:val="003B3E78"/>
    <w:rsid w:val="003B441B"/>
    <w:rsid w:val="003C7A4B"/>
    <w:rsid w:val="003D3436"/>
    <w:rsid w:val="003D34E3"/>
    <w:rsid w:val="003F0338"/>
    <w:rsid w:val="004039C3"/>
    <w:rsid w:val="004165C0"/>
    <w:rsid w:val="004216B1"/>
    <w:rsid w:val="00427BEE"/>
    <w:rsid w:val="00431655"/>
    <w:rsid w:val="00445701"/>
    <w:rsid w:val="00451086"/>
    <w:rsid w:val="00454E1F"/>
    <w:rsid w:val="004615E8"/>
    <w:rsid w:val="00462C3D"/>
    <w:rsid w:val="0047252D"/>
    <w:rsid w:val="004747DE"/>
    <w:rsid w:val="00476064"/>
    <w:rsid w:val="00487367"/>
    <w:rsid w:val="0049491E"/>
    <w:rsid w:val="0049648F"/>
    <w:rsid w:val="004A5166"/>
    <w:rsid w:val="004D1C35"/>
    <w:rsid w:val="004D69E5"/>
    <w:rsid w:val="004D6C81"/>
    <w:rsid w:val="004E0E8C"/>
    <w:rsid w:val="004E73F0"/>
    <w:rsid w:val="004F589B"/>
    <w:rsid w:val="004F7C94"/>
    <w:rsid w:val="005114C6"/>
    <w:rsid w:val="00534104"/>
    <w:rsid w:val="005445C2"/>
    <w:rsid w:val="00547607"/>
    <w:rsid w:val="0055798D"/>
    <w:rsid w:val="0057084A"/>
    <w:rsid w:val="0059397C"/>
    <w:rsid w:val="00597FCE"/>
    <w:rsid w:val="005A5AC0"/>
    <w:rsid w:val="005B1850"/>
    <w:rsid w:val="005B2BF2"/>
    <w:rsid w:val="005B316E"/>
    <w:rsid w:val="005B6F2A"/>
    <w:rsid w:val="005D2066"/>
    <w:rsid w:val="005D4C44"/>
    <w:rsid w:val="005E39D8"/>
    <w:rsid w:val="005F1DE4"/>
    <w:rsid w:val="00605FDF"/>
    <w:rsid w:val="006147E1"/>
    <w:rsid w:val="00625084"/>
    <w:rsid w:val="006369B8"/>
    <w:rsid w:val="00637843"/>
    <w:rsid w:val="00655CA9"/>
    <w:rsid w:val="00656555"/>
    <w:rsid w:val="006619D9"/>
    <w:rsid w:val="00680DCB"/>
    <w:rsid w:val="00685DA4"/>
    <w:rsid w:val="006864F0"/>
    <w:rsid w:val="006A1313"/>
    <w:rsid w:val="006B1EE9"/>
    <w:rsid w:val="006B3761"/>
    <w:rsid w:val="006B408C"/>
    <w:rsid w:val="006B62DC"/>
    <w:rsid w:val="006C476C"/>
    <w:rsid w:val="006C7DBF"/>
    <w:rsid w:val="006D6819"/>
    <w:rsid w:val="006E32DB"/>
    <w:rsid w:val="0070101C"/>
    <w:rsid w:val="00703C9B"/>
    <w:rsid w:val="007330FF"/>
    <w:rsid w:val="00733E3D"/>
    <w:rsid w:val="00741A5A"/>
    <w:rsid w:val="00747156"/>
    <w:rsid w:val="00747B06"/>
    <w:rsid w:val="00755B09"/>
    <w:rsid w:val="00766C82"/>
    <w:rsid w:val="00766E47"/>
    <w:rsid w:val="00777D4F"/>
    <w:rsid w:val="007A529C"/>
    <w:rsid w:val="007C2514"/>
    <w:rsid w:val="007D0D5C"/>
    <w:rsid w:val="007D64F1"/>
    <w:rsid w:val="007E041D"/>
    <w:rsid w:val="00806459"/>
    <w:rsid w:val="00810B8D"/>
    <w:rsid w:val="00815CF7"/>
    <w:rsid w:val="008167F3"/>
    <w:rsid w:val="00826042"/>
    <w:rsid w:val="008462AE"/>
    <w:rsid w:val="00846C83"/>
    <w:rsid w:val="0085185A"/>
    <w:rsid w:val="00867E93"/>
    <w:rsid w:val="00870B32"/>
    <w:rsid w:val="00871410"/>
    <w:rsid w:val="00882225"/>
    <w:rsid w:val="00884448"/>
    <w:rsid w:val="00886A55"/>
    <w:rsid w:val="0089428F"/>
    <w:rsid w:val="00894633"/>
    <w:rsid w:val="008A4335"/>
    <w:rsid w:val="008B3DB2"/>
    <w:rsid w:val="008B4550"/>
    <w:rsid w:val="008C3B50"/>
    <w:rsid w:val="008C5DD1"/>
    <w:rsid w:val="008D36F1"/>
    <w:rsid w:val="008D403E"/>
    <w:rsid w:val="008D4428"/>
    <w:rsid w:val="008E115F"/>
    <w:rsid w:val="008E19EA"/>
    <w:rsid w:val="008E3C10"/>
    <w:rsid w:val="008E55DA"/>
    <w:rsid w:val="008F3B86"/>
    <w:rsid w:val="00930581"/>
    <w:rsid w:val="00930812"/>
    <w:rsid w:val="00932BC7"/>
    <w:rsid w:val="00940371"/>
    <w:rsid w:val="00943861"/>
    <w:rsid w:val="0097318D"/>
    <w:rsid w:val="00974E12"/>
    <w:rsid w:val="00980D26"/>
    <w:rsid w:val="00985813"/>
    <w:rsid w:val="00985A89"/>
    <w:rsid w:val="009866BC"/>
    <w:rsid w:val="009867E8"/>
    <w:rsid w:val="00992CB8"/>
    <w:rsid w:val="009A66E1"/>
    <w:rsid w:val="009A7072"/>
    <w:rsid w:val="009C4CF7"/>
    <w:rsid w:val="009D4A39"/>
    <w:rsid w:val="009E346B"/>
    <w:rsid w:val="009F0414"/>
    <w:rsid w:val="009F364C"/>
    <w:rsid w:val="00A05D27"/>
    <w:rsid w:val="00A1377D"/>
    <w:rsid w:val="00A15672"/>
    <w:rsid w:val="00A25AE2"/>
    <w:rsid w:val="00A268BD"/>
    <w:rsid w:val="00A27EE1"/>
    <w:rsid w:val="00A30012"/>
    <w:rsid w:val="00A31A7A"/>
    <w:rsid w:val="00A4123B"/>
    <w:rsid w:val="00A4303B"/>
    <w:rsid w:val="00A46549"/>
    <w:rsid w:val="00A5159E"/>
    <w:rsid w:val="00A67C56"/>
    <w:rsid w:val="00A77772"/>
    <w:rsid w:val="00AA2B9B"/>
    <w:rsid w:val="00AB15A9"/>
    <w:rsid w:val="00AB6FB3"/>
    <w:rsid w:val="00AD0744"/>
    <w:rsid w:val="00AD6AB0"/>
    <w:rsid w:val="00AF0AB3"/>
    <w:rsid w:val="00AF2D44"/>
    <w:rsid w:val="00B06E12"/>
    <w:rsid w:val="00B13384"/>
    <w:rsid w:val="00B135C4"/>
    <w:rsid w:val="00B35CD4"/>
    <w:rsid w:val="00B41750"/>
    <w:rsid w:val="00B450E3"/>
    <w:rsid w:val="00B464A1"/>
    <w:rsid w:val="00B46EE1"/>
    <w:rsid w:val="00B506F5"/>
    <w:rsid w:val="00B50843"/>
    <w:rsid w:val="00B7288D"/>
    <w:rsid w:val="00B775A0"/>
    <w:rsid w:val="00B80B00"/>
    <w:rsid w:val="00B81345"/>
    <w:rsid w:val="00BA1F6C"/>
    <w:rsid w:val="00BB656F"/>
    <w:rsid w:val="00BC56D8"/>
    <w:rsid w:val="00BD15A1"/>
    <w:rsid w:val="00BD3497"/>
    <w:rsid w:val="00BD43B7"/>
    <w:rsid w:val="00BD6277"/>
    <w:rsid w:val="00BF2EC8"/>
    <w:rsid w:val="00C0781A"/>
    <w:rsid w:val="00C11188"/>
    <w:rsid w:val="00C11AD2"/>
    <w:rsid w:val="00C129D9"/>
    <w:rsid w:val="00C15725"/>
    <w:rsid w:val="00C21B95"/>
    <w:rsid w:val="00C26029"/>
    <w:rsid w:val="00C32CDC"/>
    <w:rsid w:val="00C3422F"/>
    <w:rsid w:val="00C3469A"/>
    <w:rsid w:val="00C347EC"/>
    <w:rsid w:val="00C4312E"/>
    <w:rsid w:val="00C502DB"/>
    <w:rsid w:val="00C52427"/>
    <w:rsid w:val="00C52769"/>
    <w:rsid w:val="00C52E7A"/>
    <w:rsid w:val="00C75B9C"/>
    <w:rsid w:val="00C92B71"/>
    <w:rsid w:val="00CC376E"/>
    <w:rsid w:val="00CC5AF5"/>
    <w:rsid w:val="00CC61CA"/>
    <w:rsid w:val="00CD7682"/>
    <w:rsid w:val="00CD7C76"/>
    <w:rsid w:val="00CE1837"/>
    <w:rsid w:val="00CE6E13"/>
    <w:rsid w:val="00D0166C"/>
    <w:rsid w:val="00D045E7"/>
    <w:rsid w:val="00D05C03"/>
    <w:rsid w:val="00D06BE7"/>
    <w:rsid w:val="00D10CAB"/>
    <w:rsid w:val="00D31F38"/>
    <w:rsid w:val="00D46267"/>
    <w:rsid w:val="00D46E42"/>
    <w:rsid w:val="00D62DCD"/>
    <w:rsid w:val="00D76ADF"/>
    <w:rsid w:val="00D82319"/>
    <w:rsid w:val="00D931BC"/>
    <w:rsid w:val="00DB0A35"/>
    <w:rsid w:val="00DC16C4"/>
    <w:rsid w:val="00DC27FF"/>
    <w:rsid w:val="00DC59C7"/>
    <w:rsid w:val="00DD4441"/>
    <w:rsid w:val="00DD58D5"/>
    <w:rsid w:val="00DE5692"/>
    <w:rsid w:val="00DF247F"/>
    <w:rsid w:val="00DF7C9D"/>
    <w:rsid w:val="00E00B34"/>
    <w:rsid w:val="00E11F0A"/>
    <w:rsid w:val="00E141D3"/>
    <w:rsid w:val="00E33647"/>
    <w:rsid w:val="00E34394"/>
    <w:rsid w:val="00E407A3"/>
    <w:rsid w:val="00E46F0B"/>
    <w:rsid w:val="00E60EAB"/>
    <w:rsid w:val="00E675CC"/>
    <w:rsid w:val="00E71874"/>
    <w:rsid w:val="00E75179"/>
    <w:rsid w:val="00E77578"/>
    <w:rsid w:val="00E8176C"/>
    <w:rsid w:val="00E8307C"/>
    <w:rsid w:val="00E841A9"/>
    <w:rsid w:val="00E84A3E"/>
    <w:rsid w:val="00E85854"/>
    <w:rsid w:val="00E85D33"/>
    <w:rsid w:val="00EA224E"/>
    <w:rsid w:val="00EB6A1B"/>
    <w:rsid w:val="00ED1694"/>
    <w:rsid w:val="00ED1AD0"/>
    <w:rsid w:val="00EE2D6D"/>
    <w:rsid w:val="00EF008F"/>
    <w:rsid w:val="00EF68B3"/>
    <w:rsid w:val="00EF7FCB"/>
    <w:rsid w:val="00F019C3"/>
    <w:rsid w:val="00F1318F"/>
    <w:rsid w:val="00F26BE6"/>
    <w:rsid w:val="00F510D4"/>
    <w:rsid w:val="00F53D83"/>
    <w:rsid w:val="00F70BA0"/>
    <w:rsid w:val="00F76B77"/>
    <w:rsid w:val="00F80463"/>
    <w:rsid w:val="00F82409"/>
    <w:rsid w:val="00F83EDB"/>
    <w:rsid w:val="00F92D2A"/>
    <w:rsid w:val="00FA61CC"/>
    <w:rsid w:val="00FB661E"/>
    <w:rsid w:val="00FE0B2B"/>
    <w:rsid w:val="00FE429C"/>
    <w:rsid w:val="00FE789E"/>
    <w:rsid w:val="00FF00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61"/>
    <o:shapelayout v:ext="edit">
      <o:idmap v:ext="edit" data="2"/>
    </o:shapelayout>
  </w:shapeDefaults>
  <w:decimalSymbol w:val="."/>
  <w:listSeparator w:val=","/>
  <w14:docId w14:val="70D8D2A7"/>
  <w15:docId w15:val="{904842E1-22FD-4E6E-8EB3-C8EB557090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330FF"/>
  </w:style>
  <w:style w:type="paragraph" w:styleId="Heading1">
    <w:name w:val="heading 1"/>
    <w:basedOn w:val="Normal"/>
    <w:next w:val="Normal"/>
    <w:link w:val="Heading1Char"/>
    <w:uiPriority w:val="9"/>
    <w:qFormat/>
    <w:rsid w:val="00F1318F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232796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243D7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243D7F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243D7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243D7F"/>
    <w:rPr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625084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625084"/>
    <w:rPr>
      <w:color w:val="954F72"/>
      <w:u w:val="single"/>
    </w:rPr>
  </w:style>
  <w:style w:type="paragraph" w:customStyle="1" w:styleId="msonormal0">
    <w:name w:val="msonormal"/>
    <w:basedOn w:val="Normal"/>
    <w:rsid w:val="00625084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  <w14:ligatures w14:val="none"/>
    </w:rPr>
  </w:style>
  <w:style w:type="paragraph" w:customStyle="1" w:styleId="font5">
    <w:name w:val="font5"/>
    <w:basedOn w:val="Normal"/>
    <w:rsid w:val="00625084"/>
    <w:pPr>
      <w:widowControl/>
      <w:spacing w:before="100" w:beforeAutospacing="1" w:after="100" w:afterAutospacing="1"/>
      <w:jc w:val="left"/>
    </w:pPr>
    <w:rPr>
      <w:rFonts w:ascii="DengXian" w:eastAsia="DengXian" w:hAnsi="DengXian" w:cs="SimSun"/>
      <w:kern w:val="0"/>
      <w:sz w:val="18"/>
      <w:szCs w:val="18"/>
      <w14:ligatures w14:val="none"/>
    </w:rPr>
  </w:style>
  <w:style w:type="paragraph" w:customStyle="1" w:styleId="xl65">
    <w:name w:val="xl65"/>
    <w:basedOn w:val="Normal"/>
    <w:rsid w:val="00625084"/>
    <w:pPr>
      <w:widowControl/>
      <w:spacing w:before="100" w:beforeAutospacing="1" w:after="100" w:afterAutospacing="1"/>
      <w:jc w:val="left"/>
    </w:pPr>
    <w:rPr>
      <w:rFonts w:ascii="Times New Roman" w:eastAsia="SimSun" w:hAnsi="Times New Roman" w:cs="Times New Roman"/>
      <w:kern w:val="0"/>
      <w:sz w:val="24"/>
      <w:szCs w:val="24"/>
      <w14:ligatures w14:val="none"/>
    </w:rPr>
  </w:style>
  <w:style w:type="paragraph" w:styleId="NoSpacing">
    <w:name w:val="No Spacing"/>
    <w:link w:val="NoSpacingChar"/>
    <w:uiPriority w:val="1"/>
    <w:qFormat/>
    <w:rsid w:val="000E72FC"/>
    <w:pPr>
      <w:widowControl/>
      <w:jc w:val="left"/>
    </w:pPr>
    <w:rPr>
      <w:rFonts w:ascii="Times New Roman" w:hAnsi="Times New Roman"/>
      <w:kern w:val="0"/>
      <w:sz w:val="24"/>
      <w:lang w:val="en-AU"/>
      <w14:ligatures w14:val="none"/>
    </w:rPr>
  </w:style>
  <w:style w:type="character" w:customStyle="1" w:styleId="NoSpacingChar">
    <w:name w:val="No Spacing Char"/>
    <w:basedOn w:val="DefaultParagraphFont"/>
    <w:link w:val="NoSpacing"/>
    <w:uiPriority w:val="1"/>
    <w:rsid w:val="000E72FC"/>
    <w:rPr>
      <w:rFonts w:ascii="Times New Roman" w:hAnsi="Times New Roman"/>
      <w:kern w:val="0"/>
      <w:sz w:val="24"/>
      <w:lang w:val="en-AU"/>
      <w14:ligatures w14:val="none"/>
    </w:rPr>
  </w:style>
  <w:style w:type="table" w:styleId="TableGrid">
    <w:name w:val="Table Grid"/>
    <w:basedOn w:val="TableNormal"/>
    <w:uiPriority w:val="39"/>
    <w:rsid w:val="0028485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F1318F"/>
    <w:rPr>
      <w:b/>
      <w:bCs/>
      <w:kern w:val="44"/>
      <w:sz w:val="44"/>
      <w:szCs w:val="44"/>
    </w:rPr>
  </w:style>
  <w:style w:type="paragraph" w:styleId="TOCHeading">
    <w:name w:val="TOC Heading"/>
    <w:basedOn w:val="Heading1"/>
    <w:next w:val="Normal"/>
    <w:uiPriority w:val="39"/>
    <w:unhideWhenUsed/>
    <w:qFormat/>
    <w:rsid w:val="00F1318F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  <w:sz w:val="32"/>
      <w:szCs w:val="32"/>
      <w14:ligatures w14:val="none"/>
    </w:rPr>
  </w:style>
  <w:style w:type="paragraph" w:styleId="TOC2">
    <w:name w:val="toc 2"/>
    <w:basedOn w:val="Normal"/>
    <w:next w:val="Normal"/>
    <w:autoRedefine/>
    <w:uiPriority w:val="39"/>
    <w:unhideWhenUsed/>
    <w:rsid w:val="00F1318F"/>
    <w:pPr>
      <w:widowControl/>
      <w:spacing w:after="100" w:line="259" w:lineRule="auto"/>
      <w:ind w:left="220"/>
      <w:jc w:val="left"/>
    </w:pPr>
    <w:rPr>
      <w:rFonts w:cs="Times New Roman"/>
      <w:kern w:val="0"/>
      <w:sz w:val="22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F1318F"/>
    <w:pPr>
      <w:widowControl/>
      <w:tabs>
        <w:tab w:val="right" w:leader="dot" w:pos="9060"/>
      </w:tabs>
      <w:spacing w:after="100" w:line="259" w:lineRule="auto"/>
      <w:jc w:val="center"/>
    </w:pPr>
    <w:rPr>
      <w:rFonts w:ascii="Times New Roman" w:hAnsi="Times New Roman" w:cs="Times New Roman"/>
      <w:b/>
      <w:bCs/>
      <w:noProof/>
      <w:kern w:val="0"/>
      <w:sz w:val="24"/>
      <w:szCs w:val="24"/>
      <w14:ligatures w14:val="none"/>
    </w:rPr>
  </w:style>
  <w:style w:type="paragraph" w:styleId="TOC3">
    <w:name w:val="toc 3"/>
    <w:basedOn w:val="Normal"/>
    <w:next w:val="Normal"/>
    <w:autoRedefine/>
    <w:uiPriority w:val="39"/>
    <w:unhideWhenUsed/>
    <w:rsid w:val="00F1318F"/>
    <w:pPr>
      <w:widowControl/>
      <w:spacing w:after="100" w:line="259" w:lineRule="auto"/>
      <w:ind w:left="440"/>
      <w:jc w:val="left"/>
    </w:pPr>
    <w:rPr>
      <w:rFonts w:cs="Times New Roman"/>
      <w:kern w:val="0"/>
      <w:sz w:val="22"/>
      <w14:ligatures w14:val="none"/>
    </w:rPr>
  </w:style>
  <w:style w:type="paragraph" w:styleId="Bibliography">
    <w:name w:val="Bibliography"/>
    <w:basedOn w:val="Normal"/>
    <w:next w:val="Normal"/>
    <w:uiPriority w:val="37"/>
    <w:unhideWhenUsed/>
    <w:rsid w:val="008C3B50"/>
    <w:pPr>
      <w:tabs>
        <w:tab w:val="left" w:pos="384"/>
      </w:tabs>
      <w:ind w:left="384" w:hanging="384"/>
    </w:pPr>
  </w:style>
  <w:style w:type="character" w:styleId="LineNumber">
    <w:name w:val="line number"/>
    <w:basedOn w:val="DefaultParagraphFont"/>
    <w:uiPriority w:val="99"/>
    <w:semiHidden/>
    <w:unhideWhenUsed/>
    <w:rsid w:val="00BD43B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6955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900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52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56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958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187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40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363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062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645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9225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0254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656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6437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2893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142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593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379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838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7164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9458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8237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428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1957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8199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2154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4868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6830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8121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746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092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4837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8825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0131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5727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323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875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2474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894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6385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4907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327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567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105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2633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280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51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9985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9634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7248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4541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87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481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764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204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761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57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079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1581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2713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9138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3557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4069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6559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5901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5713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3662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2553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9255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985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2746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0476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1125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76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754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7219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7983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98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1394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994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2156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2296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1029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9155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4478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7940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3329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6101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6077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539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2967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3276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8418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2229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4141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3897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5153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439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6626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26" Type="http://schemas.openxmlformats.org/officeDocument/2006/relationships/image" Target="media/image10.wmf"/><Relationship Id="rId3" Type="http://schemas.openxmlformats.org/officeDocument/2006/relationships/settings" Target="settings.xml"/><Relationship Id="rId21" Type="http://schemas.openxmlformats.org/officeDocument/2006/relationships/oleObject" Target="embeddings/oleObject7.bin"/><Relationship Id="rId7" Type="http://schemas.openxmlformats.org/officeDocument/2006/relationships/hyperlink" Target="mailto:bingjieni@gmail.com" TargetMode="Externa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image" Target="media/image5.wmf"/><Relationship Id="rId20" Type="http://schemas.openxmlformats.org/officeDocument/2006/relationships/image" Target="media/image7.wmf"/><Relationship Id="rId29" Type="http://schemas.openxmlformats.org/officeDocument/2006/relationships/oleObject" Target="embeddings/oleObject11.bin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oleObject" Target="embeddings/oleObject2.bin"/><Relationship Id="rId24" Type="http://schemas.openxmlformats.org/officeDocument/2006/relationships/image" Target="media/image9.wmf"/><Relationship Id="rId32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1.wmf"/><Relationship Id="rId10" Type="http://schemas.openxmlformats.org/officeDocument/2006/relationships/image" Target="media/image2.wmf"/><Relationship Id="rId19" Type="http://schemas.openxmlformats.org/officeDocument/2006/relationships/oleObject" Target="embeddings/oleObject6.bin"/><Relationship Id="rId31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30" Type="http://schemas.openxmlformats.org/officeDocument/2006/relationships/header" Target="header1.xml"/><Relationship Id="rId8" Type="http://schemas.openxmlformats.org/officeDocument/2006/relationships/image" Target="media/image1.w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F90FD0C-7254-4A2F-B71C-F187B5836A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91</TotalTime>
  <Pages>10</Pages>
  <Words>1199</Words>
  <Characters>6840</Characters>
  <Application>Microsoft Office Word</Application>
  <DocSecurity>0</DocSecurity>
  <Lines>57</Lines>
  <Paragraphs>16</Paragraphs>
  <ScaleCrop>false</ScaleCrop>
  <Company/>
  <LinksUpToDate>false</LinksUpToDate>
  <CharactersWithSpaces>80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ngdong Shi</dc:creator>
  <cp:keywords/>
  <dc:description/>
  <cp:lastModifiedBy>Xingdong Shi</cp:lastModifiedBy>
  <cp:revision>328</cp:revision>
  <dcterms:created xsi:type="dcterms:W3CDTF">2022-08-29T04:37:00Z</dcterms:created>
  <dcterms:modified xsi:type="dcterms:W3CDTF">2023-10-10T04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ZOTERO_PREF_1">
    <vt:lpwstr>&lt;data data-version="3" zotero-version="6.0.26"&gt;&lt;session id="I8PTJhTb"/&gt;&lt;style id="http://www.zotero.org/styles/environmental-science-and-technology" hasBibliography="1" bibliographyStyleHasBeenSet="1"/&gt;&lt;prefs&gt;&lt;pref name="fieldType" value="Field"/&gt;&lt;/prefs&gt;</vt:lpwstr>
  </property>
  <property fmtid="{D5CDD505-2E9C-101B-9397-08002B2CF9AE}" pid="4" name="ZOTERO_PREF_2">
    <vt:lpwstr>&lt;/data&gt;</vt:lpwstr>
  </property>
</Properties>
</file>